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65DAAA" w14:textId="58AFF068" w:rsidR="00EE1F56" w:rsidRPr="00812EF4" w:rsidRDefault="008F0EA8" w:rsidP="008F0EA8">
      <w:pPr>
        <w:pStyle w:val="papertitle"/>
        <w:suppressAutoHyphens/>
        <w:spacing w:before="0" w:after="0"/>
        <w:sectPr w:rsidR="00EE1F56" w:rsidRPr="00812EF4" w:rsidSect="00B478FB">
          <w:pgSz w:w="11906" w:h="16838"/>
          <w:pgMar w:top="2948" w:right="2494" w:bottom="2948" w:left="2494" w:header="2381" w:footer="2324" w:gutter="0"/>
          <w:pgNumType w:start="1"/>
          <w:cols w:space="720"/>
          <w:titlePg/>
          <w:docGrid w:linePitch="272"/>
        </w:sectPr>
      </w:pPr>
      <w:r w:rsidRPr="00812EF4">
        <w:t xml:space="preserve">Tuning </w:t>
      </w:r>
      <w:r w:rsidR="00F61B0D" w:rsidRPr="00812EF4">
        <w:t xml:space="preserve">Proximal Policy Optimization Algorithm </w:t>
      </w:r>
      <w:r w:rsidR="006A3EC3" w:rsidRPr="00812EF4">
        <w:br/>
      </w:r>
      <w:r w:rsidR="000D2C9D" w:rsidRPr="00812EF4">
        <w:t>i</w:t>
      </w:r>
      <w:r w:rsidR="00F61B0D" w:rsidRPr="00812EF4">
        <w:t xml:space="preserve">n </w:t>
      </w:r>
      <w:r w:rsidR="002E7FEE">
        <w:t>m</w:t>
      </w:r>
      <w:r w:rsidR="00F61B0D" w:rsidRPr="00812EF4">
        <w:t xml:space="preserve">aze Solving </w:t>
      </w:r>
      <w:r w:rsidR="000D2C9D" w:rsidRPr="00812EF4">
        <w:t>w</w:t>
      </w:r>
      <w:r w:rsidR="00F61B0D" w:rsidRPr="00812EF4">
        <w:t>ith ML-Agents</w:t>
      </w:r>
    </w:p>
    <w:p w14:paraId="082B1642" w14:textId="77777777" w:rsidR="000D2C9D" w:rsidRDefault="000D2C9D" w:rsidP="00367F6D">
      <w:pPr>
        <w:widowControl w:val="0"/>
        <w:pBdr>
          <w:top w:val="nil"/>
          <w:left w:val="nil"/>
          <w:bottom w:val="nil"/>
          <w:right w:val="nil"/>
          <w:between w:val="nil"/>
        </w:pBdr>
        <w:jc w:val="center"/>
      </w:pPr>
    </w:p>
    <w:p w14:paraId="00825D4A" w14:textId="3771650D" w:rsidR="00EE1F56" w:rsidRPr="00F57367" w:rsidRDefault="00F61B0D" w:rsidP="00367F6D">
      <w:pPr>
        <w:widowControl w:val="0"/>
        <w:pBdr>
          <w:top w:val="nil"/>
          <w:left w:val="nil"/>
          <w:bottom w:val="nil"/>
          <w:right w:val="nil"/>
          <w:between w:val="nil"/>
        </w:pBdr>
        <w:jc w:val="center"/>
      </w:pPr>
      <w:r>
        <w:t>Phan Thanh Hung</w:t>
      </w:r>
      <w:r w:rsidR="00B231D2" w:rsidRPr="00F57367">
        <w:t xml:space="preserve">, </w:t>
      </w:r>
      <w:r w:rsidR="008F0EA8">
        <w:t xml:space="preserve">Mac </w:t>
      </w:r>
      <w:r>
        <w:t xml:space="preserve">Duy </w:t>
      </w:r>
      <w:r w:rsidR="008F0EA8">
        <w:t>Dan Truong</w:t>
      </w:r>
      <w:r w:rsidR="00B231D2" w:rsidRPr="00F57367">
        <w:t>, Phan Duy Hung</w:t>
      </w:r>
    </w:p>
    <w:p w14:paraId="244195D5" w14:textId="77777777" w:rsidR="00EE1F56" w:rsidRPr="00F57367" w:rsidRDefault="00EE1F56" w:rsidP="00367F6D">
      <w:pPr>
        <w:widowControl w:val="0"/>
        <w:pBdr>
          <w:top w:val="nil"/>
          <w:left w:val="nil"/>
          <w:bottom w:val="nil"/>
          <w:right w:val="nil"/>
          <w:between w:val="nil"/>
        </w:pBdr>
        <w:jc w:val="center"/>
      </w:pPr>
    </w:p>
    <w:p w14:paraId="031DDDD5" w14:textId="77777777" w:rsidR="00EE1F56" w:rsidRPr="00F57367" w:rsidRDefault="00BA4634" w:rsidP="00367F6D">
      <w:pPr>
        <w:widowControl w:val="0"/>
        <w:pBdr>
          <w:top w:val="nil"/>
          <w:left w:val="nil"/>
          <w:bottom w:val="nil"/>
          <w:right w:val="nil"/>
          <w:between w:val="nil"/>
        </w:pBdr>
        <w:jc w:val="center"/>
      </w:pPr>
      <w:r>
        <w:t xml:space="preserve">Computer Science Department, </w:t>
      </w:r>
      <w:r w:rsidR="00B231D2" w:rsidRPr="00F57367">
        <w:t>FPT University, Hanoi, Vietnam</w:t>
      </w:r>
    </w:p>
    <w:p w14:paraId="2BD3DE01" w14:textId="72C352CC" w:rsidR="00EE1F56" w:rsidRPr="00F57367" w:rsidRDefault="000D2C9D" w:rsidP="00367F6D">
      <w:pPr>
        <w:widowControl w:val="0"/>
        <w:pBdr>
          <w:top w:val="nil"/>
          <w:left w:val="nil"/>
          <w:bottom w:val="nil"/>
          <w:right w:val="nil"/>
          <w:between w:val="nil"/>
        </w:pBdr>
        <w:jc w:val="center"/>
        <w:rPr>
          <w:rFonts w:ascii="Courier" w:hAnsi="Courier"/>
          <w:sz w:val="18"/>
          <w:szCs w:val="18"/>
        </w:rPr>
      </w:pPr>
      <w:r>
        <w:rPr>
          <w:rFonts w:ascii="Courier" w:hAnsi="Courier"/>
          <w:sz w:val="18"/>
          <w:szCs w:val="18"/>
        </w:rPr>
        <w:t>h</w:t>
      </w:r>
      <w:r w:rsidR="00F61B0D">
        <w:rPr>
          <w:rFonts w:ascii="Courier" w:hAnsi="Courier"/>
          <w:sz w:val="18"/>
          <w:szCs w:val="18"/>
        </w:rPr>
        <w:t>ungpthe140966</w:t>
      </w:r>
      <w:r w:rsidR="00B231D2" w:rsidRPr="00F57367">
        <w:rPr>
          <w:rFonts w:ascii="Courier" w:hAnsi="Courier"/>
          <w:sz w:val="18"/>
          <w:szCs w:val="18"/>
        </w:rPr>
        <w:t>@fpt.edu.vn</w:t>
      </w:r>
      <w:r w:rsidR="005838E2" w:rsidRPr="00F57367">
        <w:rPr>
          <w:rFonts w:ascii="Courier" w:hAnsi="Courier"/>
          <w:sz w:val="18"/>
          <w:szCs w:val="18"/>
        </w:rPr>
        <w:t xml:space="preserve">, </w:t>
      </w:r>
      <w:r w:rsidR="00F61B0D">
        <w:rPr>
          <w:rFonts w:ascii="Courier" w:hAnsi="Courier"/>
          <w:sz w:val="18"/>
          <w:szCs w:val="18"/>
        </w:rPr>
        <w:t>truongmddhe141711</w:t>
      </w:r>
      <w:r w:rsidR="00B231D2" w:rsidRPr="00F57367">
        <w:rPr>
          <w:rFonts w:ascii="Courier" w:hAnsi="Courier"/>
          <w:sz w:val="18"/>
          <w:szCs w:val="18"/>
        </w:rPr>
        <w:t>@fpt.edu.vn</w:t>
      </w:r>
      <w:r w:rsidR="005838E2" w:rsidRPr="00F57367">
        <w:rPr>
          <w:rFonts w:ascii="Courier" w:hAnsi="Courier"/>
          <w:sz w:val="18"/>
          <w:szCs w:val="18"/>
        </w:rPr>
        <w:t xml:space="preserve">, </w:t>
      </w:r>
    </w:p>
    <w:p w14:paraId="79F88F3C" w14:textId="77777777" w:rsidR="00EE1F56" w:rsidRDefault="00B231D2" w:rsidP="00367F6D">
      <w:pPr>
        <w:widowControl w:val="0"/>
        <w:pBdr>
          <w:top w:val="nil"/>
          <w:left w:val="nil"/>
          <w:bottom w:val="nil"/>
          <w:right w:val="nil"/>
          <w:between w:val="nil"/>
        </w:pBdr>
        <w:jc w:val="center"/>
        <w:rPr>
          <w:rFonts w:ascii="Courier" w:hAnsi="Courier"/>
          <w:sz w:val="18"/>
          <w:szCs w:val="18"/>
        </w:rPr>
      </w:pPr>
      <w:r w:rsidRPr="00F57367">
        <w:rPr>
          <w:rFonts w:ascii="Courier" w:hAnsi="Courier"/>
          <w:sz w:val="18"/>
          <w:szCs w:val="18"/>
        </w:rPr>
        <w:t>hungpd2@fe.edu.vn</w:t>
      </w:r>
    </w:p>
    <w:p w14:paraId="4F9BF934" w14:textId="77777777" w:rsidR="00817E22" w:rsidRPr="00F57367" w:rsidRDefault="00817E22" w:rsidP="00367F6D">
      <w:pPr>
        <w:widowControl w:val="0"/>
        <w:pBdr>
          <w:top w:val="nil"/>
          <w:left w:val="nil"/>
          <w:bottom w:val="nil"/>
          <w:right w:val="nil"/>
          <w:between w:val="nil"/>
        </w:pBdr>
        <w:jc w:val="center"/>
        <w:rPr>
          <w:rFonts w:ascii="Courier" w:hAnsi="Courier"/>
          <w:sz w:val="18"/>
          <w:szCs w:val="18"/>
        </w:rPr>
        <w:sectPr w:rsidR="00817E22" w:rsidRPr="00F57367" w:rsidSect="00B478FB">
          <w:type w:val="continuous"/>
          <w:pgSz w:w="11906" w:h="16838"/>
          <w:pgMar w:top="2948" w:right="2494" w:bottom="2948" w:left="2494" w:header="2381" w:footer="2324" w:gutter="0"/>
          <w:cols w:space="720"/>
          <w:titlePg/>
          <w:docGrid w:linePitch="272"/>
        </w:sectPr>
      </w:pPr>
    </w:p>
    <w:p w14:paraId="2DB420A0" w14:textId="77777777" w:rsidR="00EE1F56" w:rsidRPr="00F57367" w:rsidRDefault="00EE1F56" w:rsidP="00367F6D">
      <w:pPr>
        <w:widowControl w:val="0"/>
        <w:pBdr>
          <w:top w:val="nil"/>
          <w:left w:val="nil"/>
          <w:bottom w:val="nil"/>
          <w:right w:val="nil"/>
          <w:between w:val="nil"/>
        </w:pBdr>
        <w:ind w:right="567"/>
        <w:jc w:val="left"/>
        <w:rPr>
          <w:b/>
          <w:sz w:val="18"/>
          <w:szCs w:val="18"/>
        </w:rPr>
        <w:sectPr w:rsidR="00EE1F56" w:rsidRPr="00F57367" w:rsidSect="00B478FB">
          <w:type w:val="continuous"/>
          <w:pgSz w:w="11906" w:h="16838"/>
          <w:pgMar w:top="2948" w:right="2494" w:bottom="2948" w:left="2494" w:header="2381" w:footer="2324" w:gutter="0"/>
          <w:cols w:space="720"/>
          <w:titlePg/>
          <w:docGrid w:linePitch="272"/>
        </w:sectPr>
      </w:pPr>
    </w:p>
    <w:p w14:paraId="42C24DC9" w14:textId="1FE8F523" w:rsidR="00367F6D" w:rsidRDefault="00B231D2" w:rsidP="00367F6D">
      <w:pPr>
        <w:widowControl w:val="0"/>
        <w:tabs>
          <w:tab w:val="left" w:pos="360"/>
          <w:tab w:val="left" w:pos="630"/>
          <w:tab w:val="right" w:pos="6664"/>
        </w:tabs>
        <w:suppressAutoHyphens/>
        <w:ind w:left="547" w:right="533"/>
        <w:rPr>
          <w:sz w:val="18"/>
          <w:szCs w:val="18"/>
        </w:rPr>
      </w:pPr>
      <w:r w:rsidRPr="00F57367">
        <w:rPr>
          <w:b/>
          <w:sz w:val="18"/>
          <w:szCs w:val="18"/>
        </w:rPr>
        <w:lastRenderedPageBreak/>
        <w:t>Abstract:</w:t>
      </w:r>
      <w:r w:rsidR="00412DBC">
        <w:rPr>
          <w:b/>
          <w:sz w:val="18"/>
          <w:szCs w:val="18"/>
        </w:rPr>
        <w:t xml:space="preserve"> </w:t>
      </w:r>
      <w:r w:rsidR="00412DBC" w:rsidRPr="00412DBC">
        <w:rPr>
          <w:sz w:val="18"/>
          <w:szCs w:val="18"/>
        </w:rPr>
        <w:t>The proximal Policy Optimization algorithm is the default reinforcement algorithm used in the ML-Agents toolkit. This algorithm can alternate between sampling data through interaction with the environment and optimizing a "surrogate" cost function using stochastic gradient descent. Although when creating a new machine learning model, it is tough to know the optimal model architecture for a given project immediately. In most cases, we can use the default given values from the algorithm's creator or use the machine to perform this exploration and automatically select the optimal model architecture. Hyperparameters define the model architecture; thus, searching for the best model is called hyperparameter tuning. We focus on comparing four hyperparameters: Beta, Epsilon, Lambd, Num_ep</w:t>
      </w:r>
      <w:r w:rsidR="007641D7">
        <w:rPr>
          <w:sz w:val="18"/>
          <w:szCs w:val="18"/>
        </w:rPr>
        <w:t>o</w:t>
      </w:r>
      <w:r w:rsidR="00412DBC" w:rsidRPr="00412DBC">
        <w:rPr>
          <w:sz w:val="18"/>
          <w:szCs w:val="18"/>
        </w:rPr>
        <w:t xml:space="preserve">ch of PPO algorithm in solving a maze. The results obtained in the training process show the difference in the selection of hyperparameters. The modification of hyperparameters will depend on the maze's complexity and the complexity of the </w:t>
      </w:r>
      <w:r w:rsidR="00412DBC">
        <w:rPr>
          <w:sz w:val="18"/>
          <w:szCs w:val="18"/>
        </w:rPr>
        <w:t>A</w:t>
      </w:r>
      <w:r w:rsidR="00412DBC" w:rsidRPr="00412DBC">
        <w:rPr>
          <w:sz w:val="18"/>
          <w:szCs w:val="18"/>
        </w:rPr>
        <w:t>gent's actions. This paper will help to make appropriate choices at hyperparameters in concrete and practical projects</w:t>
      </w:r>
      <w:r w:rsidR="00412DBC">
        <w:rPr>
          <w:sz w:val="18"/>
          <w:szCs w:val="18"/>
        </w:rPr>
        <w:t>.</w:t>
      </w:r>
    </w:p>
    <w:p w14:paraId="1A01C82E" w14:textId="77777777" w:rsidR="00367F6D" w:rsidRPr="00367F6D" w:rsidRDefault="00367F6D" w:rsidP="00367F6D"/>
    <w:p w14:paraId="4FB32D62" w14:textId="2430D0E9" w:rsidR="00367F6D" w:rsidRPr="00367F6D" w:rsidRDefault="00B231D2" w:rsidP="00367F6D">
      <w:pPr>
        <w:widowControl w:val="0"/>
        <w:tabs>
          <w:tab w:val="left" w:pos="630"/>
        </w:tabs>
        <w:ind w:left="540" w:right="534"/>
        <w:rPr>
          <w:sz w:val="18"/>
          <w:szCs w:val="18"/>
        </w:rPr>
      </w:pPr>
      <w:r w:rsidRPr="00F57367">
        <w:rPr>
          <w:b/>
          <w:sz w:val="18"/>
          <w:szCs w:val="18"/>
        </w:rPr>
        <w:t>Keywords:</w:t>
      </w:r>
      <w:r w:rsidRPr="00F57367">
        <w:rPr>
          <w:sz w:val="18"/>
          <w:szCs w:val="18"/>
        </w:rPr>
        <w:t xml:space="preserve"> </w:t>
      </w:r>
      <w:r w:rsidR="009047BA">
        <w:rPr>
          <w:sz w:val="18"/>
          <w:szCs w:val="18"/>
        </w:rPr>
        <w:t xml:space="preserve">Reinforcement Learning, Proximal Policy Optimization, ML-Agents, </w:t>
      </w:r>
      <w:r w:rsidR="002E7FEE">
        <w:rPr>
          <w:sz w:val="18"/>
          <w:szCs w:val="18"/>
        </w:rPr>
        <w:t>m</w:t>
      </w:r>
      <w:r w:rsidR="009047BA">
        <w:rPr>
          <w:sz w:val="18"/>
          <w:szCs w:val="18"/>
        </w:rPr>
        <w:t>aze-</w:t>
      </w:r>
      <w:r w:rsidR="000A40DB">
        <w:rPr>
          <w:sz w:val="18"/>
          <w:szCs w:val="18"/>
        </w:rPr>
        <w:t>s</w:t>
      </w:r>
      <w:r w:rsidR="009047BA">
        <w:rPr>
          <w:sz w:val="18"/>
          <w:szCs w:val="18"/>
        </w:rPr>
        <w:t>olving</w:t>
      </w:r>
      <w:r w:rsidR="00C80661">
        <w:rPr>
          <w:sz w:val="18"/>
          <w:szCs w:val="18"/>
        </w:rPr>
        <w:t>.</w:t>
      </w:r>
    </w:p>
    <w:p w14:paraId="6567D32F" w14:textId="77777777" w:rsidR="00851665" w:rsidRDefault="00B231D2" w:rsidP="00367F6D">
      <w:pPr>
        <w:pStyle w:val="heading1"/>
        <w:spacing w:line="240" w:lineRule="auto"/>
        <w:ind w:left="562" w:hanging="562"/>
      </w:pPr>
      <w:bookmarkStart w:id="0" w:name="_gjdgxs" w:colFirst="0" w:colLast="0"/>
      <w:bookmarkEnd w:id="0"/>
      <w:r>
        <w:t>Introduction</w:t>
      </w:r>
    </w:p>
    <w:p w14:paraId="5B1D9068" w14:textId="7CB1F18E" w:rsidR="00EE1F56" w:rsidRPr="00F57367" w:rsidRDefault="009047BA" w:rsidP="00396428">
      <w:pPr>
        <w:suppressAutoHyphens/>
      </w:pPr>
      <w:bookmarkStart w:id="1" w:name="_Hlk95070880"/>
      <w:r w:rsidRPr="005745F4">
        <w:t>With the development in computing technology and the inception of new intelligent algorithms, the goal of Artificial Intelligence (AI) has become a step closer to the purpose of mimicking the human brain. In that field, a branch that is becoming more and more important is reinforcement learning (RL)</w:t>
      </w:r>
      <w:r w:rsidR="00976C69">
        <w:t xml:space="preserve"> </w:t>
      </w:r>
      <w:r w:rsidR="002B199D">
        <w:fldChar w:fldCharType="begin" w:fldLock="1"/>
      </w:r>
      <w:r w:rsidR="002B199D">
        <w:instrText>ADDIN CSL_CITATION {"citationItems":[{"id":"ITEM-1","itemData":{"DOI":"10.3390/informatics8040079","ISSN":"22279709","abstract":"Machine learning models are used today to solve problems within a broad span of disci-plines. If the proper hyperparameter tuning of a machine learning classifier is performed, significantly higher accuracy can be obtained. In this paper, a comprehensive comparative analysis of various hyperparameter tuning techniques is performed; these are Grid Search, Random Search, Bayesian Optimization, Particle Swarm Optimization (PSO), and Genetic Algorithm (GA). They are used to optimize the accuracy of six machine learning algorithms, namely, Logistic Regression (LR), Ridge Classifier (RC), Support Vector Machine Classifier (SVC), Decision Tree (DT), Random Forest (RF), and Naive Bayes (NB) classifiers. To test the performance of each hyperparameter tuning technique, the machine learning models are used to solve an Arabic sentiment classification problem. Sentiment analysis is the process of detecting whether a text carries a positive, negative, or neutral sentiment. However, extracting such sentiment from a complex derivational morphology language such as Arabic has been always very challenging. The performance of all classifiers is tested using our constructed dataset both before and after the hyperparameter tuning process. A detailed analysis is described, along with the strengths and limitations of each hyperparameter tuning technique. The results show that the highest accuracy was given by SVC both before and after the hyperparameter tuning process, with a score of 95.6208 obtained when using Bayesian Optimization.","author":[{"dropping-particle":"","family":"Elgeldawi","given":"Enas","non-dropping-particle":"","parse-names":false,"suffix":""},{"dropping-particle":"","family":"Sayed","given":"Awny","non-dropping-particle":"","parse-names":false,"suffix":""},{"dropping-particle":"","family":"Galal","given":"Ahmed R.","non-dropping-particle":"","parse-names":false,"suffix":""},{"dropping-particle":"","family":"Zaki","given":"Alaa M.","non-dropping-particle":"","parse-names":false,"suffix":""}],"container-title":"Informatics","id":"ITEM-1","issue":"4","issued":{"date-parts":[["2021"]]},"page":"1-21","title":"Hyperparameter tuning for machine learning algorithms used for arabic sentiment analysis","type":"article-journal","volume":"8"},"uris":["http://www.mendeley.com/documents/?uuid=4e0e9ae2-1275-4233-97dc-907c324f6c4c"]}],"mendeley":{"formattedCitation":"[1]","plainTextFormattedCitation":"[1]","previouslyFormattedCitation":"[1]"},"properties":{"noteIndex":0},"schema":"https://github.com/citation-style-language/schema/raw/master/csl-citation.json"}</w:instrText>
      </w:r>
      <w:r w:rsidR="002B199D">
        <w:fldChar w:fldCharType="separate"/>
      </w:r>
      <w:r w:rsidR="002B199D" w:rsidRPr="002B199D">
        <w:rPr>
          <w:noProof/>
        </w:rPr>
        <w:t>[1]</w:t>
      </w:r>
      <w:r w:rsidR="002B199D">
        <w:fldChar w:fldCharType="end"/>
      </w:r>
      <w:r w:rsidRPr="005745F4">
        <w:t>. RL is a promising machine learning method rising in popularity in the video game industry in recent years with many breakthroughs, especially in games, making robots do tasks instead of humans or working in an unknown environment</w:t>
      </w:r>
      <w:r w:rsidR="00976C69">
        <w:t xml:space="preserve"> </w:t>
      </w:r>
      <w:r w:rsidR="002B199D">
        <w:fldChar w:fldCharType="begin" w:fldLock="1"/>
      </w:r>
      <w:r w:rsidR="002B199D">
        <w:instrText>ADDIN CSL_CITATION {"citationItems":[{"id":"ITEM-1","itemData":{"DOI":"10.1145/3402942.3402944","ISBN":"9781450388078","abstract":"While traditionally a labour intensive task, the testing of game content is progressively becoming more automated. Among the many directions in which this automation is taking shape, automatic play-testing is one of the most promising thanks also to advancements of many supervised and reinforcement learning (RL) algorithms. However these type of algorithms, while extremely powerful, often suffer in production environments due to issues with reliability and transparency in their training and usage. In this research work we are investigating and evaluating strategies to apply the popular RL method Proximal Policy Optimization (PPO) in a casual mobile puzzle game with a specific focus on improving its reliability in training and generalization during game playing. We have implemented and tested a number of different strategies against a real-world mobile puzzle game (Lily's Garden from Tactile Games). We isolated the conditions that lead to a failure in either training or generalization during testing and we identified a few strategies to ensure a more stable behaviour of the algorithm in this game genre.","author":[{"dropping-particle":"","family":"Kristensen","given":"Jeppe Theiss","non-dropping-particle":"","parse-names":false,"suffix":""},{"dropping-particle":"","family":"Burelli","given":"Paolo","non-dropping-particle":"","parse-names":false,"suffix":""}],"container-title":"ACM International Conference Proceeding Series","id":"ITEM-1","issued":{"date-parts":[["2020"]]},"title":"Strategies for Using Proximal Policy Optimization in Mobile Puzzle Games","type":"article-journal"},"uris":["http://www.mendeley.com/documents/?uuid=7de0b571-8274-4a23-aef6-c5d2fa9101d4"]}],"mendeley":{"formattedCitation":"[2]","plainTextFormattedCitation":"[2]","previouslyFormattedCitation":"[2]"},"properties":{"noteIndex":0},"schema":"https://github.com/citation-style-language/schema/raw/master/csl-citation.json"}</w:instrText>
      </w:r>
      <w:r w:rsidR="002B199D">
        <w:fldChar w:fldCharType="separate"/>
      </w:r>
      <w:r w:rsidR="002B199D" w:rsidRPr="002B199D">
        <w:rPr>
          <w:noProof/>
        </w:rPr>
        <w:t>[2]</w:t>
      </w:r>
      <w:r w:rsidR="002B199D">
        <w:fldChar w:fldCharType="end"/>
      </w:r>
      <w:r w:rsidRPr="005745F4">
        <w:t>.</w:t>
      </w:r>
      <w:bookmarkEnd w:id="1"/>
    </w:p>
    <w:p w14:paraId="1839D9EC" w14:textId="3998A37E" w:rsidR="00EE1F56" w:rsidRPr="00F57367" w:rsidRDefault="009047BA" w:rsidP="00396428">
      <w:pPr>
        <w:suppressAutoHyphens/>
        <w:ind w:firstLine="274"/>
      </w:pPr>
      <w:r w:rsidRPr="005745F4">
        <w:t>RL is applied very strongly to games, so the</w:t>
      </w:r>
      <w:r w:rsidR="00B66463">
        <w:t xml:space="preserve"> </w:t>
      </w:r>
      <w:r w:rsidR="00B66463" w:rsidRPr="005745F4">
        <w:t>Machine Learning Agents Toolkit</w:t>
      </w:r>
      <w:r w:rsidRPr="005745F4">
        <w:t xml:space="preserve"> </w:t>
      </w:r>
      <w:r w:rsidR="00B66463">
        <w:t>(</w:t>
      </w:r>
      <w:r w:rsidRPr="005745F4">
        <w:t>ML-Agent</w:t>
      </w:r>
      <w:r w:rsidR="00B66463">
        <w:t>)</w:t>
      </w:r>
      <w:r w:rsidRPr="005745F4">
        <w:t xml:space="preserve"> library</w:t>
      </w:r>
      <w:r w:rsidR="00B66463">
        <w:t xml:space="preserve"> </w:t>
      </w:r>
      <w:r w:rsidR="002B199D">
        <w:fldChar w:fldCharType="begin" w:fldLock="1"/>
      </w:r>
      <w:r w:rsidR="002B199D">
        <w:instrText>ADDIN CSL_CITATION {"citationItems":[{"id":"ITEM-1","itemData":{"ISSN":"2331-8422","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page":"1-28","title":"Unity: A General Platform for Intelligent Agents","type":"article-journal"},"uris":["http://www.mendeley.com/documents/?uuid=acefc013-f566-4317-ad16-e56c217145d9"]}],"mendeley":{"formattedCitation":"[3]","plainTextFormattedCitation":"[3]","previouslyFormattedCitation":"[3]"},"properties":{"noteIndex":0},"schema":"https://github.com/citation-style-language/schema/raw/master/csl-citation.json"}</w:instrText>
      </w:r>
      <w:r w:rsidR="002B199D">
        <w:fldChar w:fldCharType="separate"/>
      </w:r>
      <w:r w:rsidR="002B199D" w:rsidRPr="002B199D">
        <w:rPr>
          <w:noProof/>
        </w:rPr>
        <w:t>[3]</w:t>
      </w:r>
      <w:r w:rsidR="002B199D">
        <w:fldChar w:fldCharType="end"/>
      </w:r>
      <w:r w:rsidRPr="005745F4">
        <w:t xml:space="preserve"> was born as a bridge for using RL into Unity</w:t>
      </w:r>
      <w:r w:rsidR="00E05BDD">
        <w:fldChar w:fldCharType="begin" w:fldLock="1"/>
      </w:r>
      <w:r w:rsidR="00E05BDD">
        <w:instrText>ADDIN CSL_CITATION {"citationItems":[{"id":"ITEM-1","itemData":{"ISSN":"2331-8422","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page":"1-28","title":"Unity: A General Platform for Intelligent Agents","type":"article-journal"},"uris":["http://www.mendeley.com/documents/?uuid=acefc013-f566-4317-ad16-e56c217145d9"]}],"mendeley":{"formattedCitation":"[3]","plainTextFormattedCitation":"[3]","previouslyFormattedCitation":"[3]"},"properties":{"noteIndex":0},"schema":"https://github.com/citation-style-language/schema/raw/master/csl-citation.json"}</w:instrText>
      </w:r>
      <w:r w:rsidR="00E05BDD">
        <w:fldChar w:fldCharType="separate"/>
      </w:r>
      <w:r w:rsidR="00E05BDD" w:rsidRPr="00E05BDD">
        <w:rPr>
          <w:noProof/>
        </w:rPr>
        <w:t>[3]</w:t>
      </w:r>
      <w:r w:rsidR="00E05BDD">
        <w:fldChar w:fldCharType="end"/>
      </w:r>
      <w:r w:rsidRPr="005745F4">
        <w:t xml:space="preserve">. Unity </w:t>
      </w:r>
      <w:r w:rsidR="00B66463">
        <w:t>ML</w:t>
      </w:r>
      <w:r w:rsidRPr="005745F4">
        <w:t>-</w:t>
      </w:r>
      <w:r w:rsidR="00B66463">
        <w:t>A</w:t>
      </w:r>
      <w:r w:rsidRPr="005745F4">
        <w:t xml:space="preserve">gent is also an </w:t>
      </w:r>
      <w:r w:rsidR="00C76F80">
        <w:t>"</w:t>
      </w:r>
      <w:r w:rsidRPr="005745F4">
        <w:t xml:space="preserve">open-source Unity plugin that enables games and simulations to serve as environments for training intelligent </w:t>
      </w:r>
      <w:r w:rsidR="0032269F">
        <w:t>A</w:t>
      </w:r>
      <w:r w:rsidRPr="005745F4">
        <w:t>gents</w:t>
      </w:r>
      <w:r w:rsidR="00023C6F">
        <w:t>.</w:t>
      </w:r>
      <w:r w:rsidR="00C76F80">
        <w:t>"</w:t>
      </w:r>
      <w:r w:rsidRPr="005745F4">
        <w:t xml:space="preserve"> It also provides implementations (based on PyTorch) of state-of-the-art algorithms to enable game developers and hobbyists to efficiently train intelligent </w:t>
      </w:r>
      <w:r w:rsidR="0032269F">
        <w:t>A</w:t>
      </w:r>
      <w:r w:rsidRPr="005745F4">
        <w:t>gents for 2D, 3D, and VR/AR games</w:t>
      </w:r>
      <w:r w:rsidR="00B66463">
        <w:t xml:space="preserve"> </w:t>
      </w:r>
      <w:r w:rsidR="00E05BDD">
        <w:fldChar w:fldCharType="begin" w:fldLock="1"/>
      </w:r>
      <w:r w:rsidR="00EE5AB2">
        <w:instrText>ADDIN CSL_CITATION {"citationItems":[{"id":"ITEM-1","itemData":{"DOI":"10.1159/000492670","ISBN":"9781484265024","ISSN":"2296-9381","abstract":"Using AI and RL algorithms to play computer games has been widely discussed and investigated, because valuable observations can be made on the RL play pattern vs. that of a human player, and such observations provide knowledge on how to improve the algorithms. Genetic algorithms are known to perform well on non convex optimisation problems where there is no prior model known beforehand. NeuroEvolution of Augmenting Topologies (NEAT) is a method of neuroevolution, which outperforms the best fixed-topology method on challenging benchmark reinforcement learning task. In this report we explore applications of NEAT learning strategy on mario playing agent having no prior knowledge of the environment and with a raw view of world (i.e. no handcoded features)","author":[{"dropping-particle":"","family":"Jonsson","given":"Anders","non-dropping-particle":"","parse-names":false,"suffix":""}],"container-title":"Kidney Diseases","id":"ITEM-1","issue":"1","issued":{"date-parts":[["2019"]]},"number-of-pages":"18-22","title":"Deep Reinforcement Learning in Medicine","type":"book","volume":"5"},"uris":["http://www.mendeley.com/documents/?uuid=65a05e29-51ad-4291-ba49-4f2ef862f81d"]}],"mendeley":{"formattedCitation":"[4]","plainTextFormattedCitation":"[4]","previouslyFormattedCitation":"[4]"},"properties":{"noteIndex":0},"schema":"https://github.com/citation-style-language/schema/raw/master/csl-citation.json"}</w:instrText>
      </w:r>
      <w:r w:rsidR="00E05BDD">
        <w:fldChar w:fldCharType="separate"/>
      </w:r>
      <w:r w:rsidR="00E05BDD" w:rsidRPr="00E05BDD">
        <w:rPr>
          <w:noProof/>
        </w:rPr>
        <w:t>[4]</w:t>
      </w:r>
      <w:r w:rsidR="00E05BDD">
        <w:fldChar w:fldCharType="end"/>
      </w:r>
      <w:r w:rsidRPr="005745F4">
        <w:t xml:space="preserve">. RL has been used to train artificial intelligence </w:t>
      </w:r>
      <w:r w:rsidR="00023C6F">
        <w:t>for</w:t>
      </w:r>
      <w:r w:rsidRPr="005745F4">
        <w:t xml:space="preserve"> play games; such as Dota2 with OpenAI Five in 2017, Chess and Go in 2018, and StarCraft in 2019</w:t>
      </w:r>
      <w:r w:rsidR="00B66463">
        <w:t xml:space="preserve"> </w:t>
      </w:r>
      <w:r w:rsidR="002B199D">
        <w:fldChar w:fldCharType="begin" w:fldLock="1"/>
      </w:r>
      <w:r w:rsidR="00EE5AB2">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 d. O.","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ccf193c5-ac75-372b-bd51-dc8cc497ae23"]}],"mendeley":{"formattedCitation":"[5]","plainTextFormattedCitation":"[5]","previouslyFormattedCitation":"[5]"},"properties":{"noteIndex":0},"schema":"https://github.com/citation-style-language/schema/raw/master/csl-citation.json"}</w:instrText>
      </w:r>
      <w:r w:rsidR="002B199D">
        <w:fldChar w:fldCharType="separate"/>
      </w:r>
      <w:r w:rsidR="00E05BDD" w:rsidRPr="00E05BDD">
        <w:rPr>
          <w:noProof/>
        </w:rPr>
        <w:t>[5]</w:t>
      </w:r>
      <w:r w:rsidR="002B199D">
        <w:fldChar w:fldCharType="end"/>
      </w:r>
      <w:r w:rsidRPr="005745F4">
        <w:t xml:space="preserve">; </w:t>
      </w:r>
    </w:p>
    <w:p w14:paraId="7E69FB09" w14:textId="0B460888" w:rsidR="00EE1F56" w:rsidRPr="00F57367" w:rsidRDefault="009047BA" w:rsidP="00396428">
      <w:pPr>
        <w:suppressAutoHyphens/>
        <w:ind w:firstLine="274"/>
      </w:pPr>
      <w:r w:rsidRPr="005745F4">
        <w:t>However, advances in RL algorithms and development platforms such as Unity</w:t>
      </w:r>
      <w:r w:rsidR="00D62CBB">
        <w:t>'</w:t>
      </w:r>
      <w:r w:rsidRPr="005745F4">
        <w:t xml:space="preserve">s ML-Agents make it possible to model real-world environments and </w:t>
      </w:r>
      <w:r w:rsidR="0032269F">
        <w:t>A</w:t>
      </w:r>
      <w:r w:rsidRPr="005745F4">
        <w:t xml:space="preserve">gents. Thus </w:t>
      </w:r>
      <w:r w:rsidRPr="005745F4">
        <w:lastRenderedPageBreak/>
        <w:t>creating an ecosystem where AI can be trained using RL algorithms such as Proximal Policy Optimization (PPO)</w:t>
      </w:r>
      <w:r w:rsidR="00B66463">
        <w:t xml:space="preserve"> </w:t>
      </w:r>
      <w:r w:rsidR="002B199D">
        <w:fldChar w:fldCharType="begin" w:fldLock="1"/>
      </w:r>
      <w:r w:rsidR="00EE5AB2">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title":"Proximal Policy Optimization Algorithms","type":"article-journal"},"uris":["http://www.mendeley.com/documents/?uuid=17906984-e3b4-367b-ad56-0b70ffcb019e"]}],"mendeley":{"formattedCitation":"[6]","plainTextFormattedCitation":"[6]","previouslyFormattedCitation":"[6]"},"properties":{"noteIndex":0},"schema":"https://github.com/citation-style-language/schema/raw/master/csl-citation.json"}</w:instrText>
      </w:r>
      <w:r w:rsidR="002B199D">
        <w:fldChar w:fldCharType="separate"/>
      </w:r>
      <w:r w:rsidR="00E05BDD" w:rsidRPr="00E05BDD">
        <w:rPr>
          <w:noProof/>
        </w:rPr>
        <w:t>[6]</w:t>
      </w:r>
      <w:r w:rsidR="002B199D">
        <w:fldChar w:fldCharType="end"/>
      </w:r>
      <w:r w:rsidRPr="005745F4">
        <w:t xml:space="preserve">, which OpenAI developed, has made a new turning point in reinforcement learning. </w:t>
      </w:r>
    </w:p>
    <w:p w14:paraId="5F8DB797" w14:textId="2B63EBFB" w:rsidR="009047BA" w:rsidRPr="005745F4" w:rsidRDefault="009047BA" w:rsidP="00396428">
      <w:pPr>
        <w:suppressAutoHyphens/>
      </w:pPr>
      <w:r w:rsidRPr="005745F4">
        <w:t xml:space="preserve">Today, </w:t>
      </w:r>
      <w:r w:rsidR="0032269F" w:rsidRPr="0032269F">
        <w:t>more projects use automated software</w:t>
      </w:r>
      <w:r w:rsidR="0032269F">
        <w:t xml:space="preserve"> </w:t>
      </w:r>
      <w:r w:rsidRPr="005745F4">
        <w:t>as a substitution for humans. One of them is a puzzling maze that consists of a different branch of passages where the solver aims to reach the destination by finding the most efficient route within the shortest possible time</w:t>
      </w:r>
      <w:r w:rsidR="00B66463">
        <w:t xml:space="preserve"> </w:t>
      </w:r>
      <w:r w:rsidR="007F57EE">
        <w:fldChar w:fldCharType="begin" w:fldLock="1"/>
      </w:r>
      <w:r w:rsidR="007F57EE">
        <w:instrText>ADDIN CSL_CITATION {"citationItems":[{"id":"ITEM-1","itemData":{"DOI":"10.1109/AICI.2010.18","ISBN":"9780769542256","abstract":"Solving a 3-D square maze through an autonomous robot is gaining immense popularity among the robotics aspirants. IEEE has established a set of rule for this and launched a competition named \"Micromouse\" where an autonomous robot or mice solves an unknown maze. Without deploying Artificial Intelligence technique it's not possible to do this task efficiently. Several algorithms which originate from graph theory (GT) and non graph theory (NGT) are currently being used to program the robot or mice. In this paper we have elucidated how graph theory can be used to solve mazes. With adequate investigation it is verified how graph theory dominates over non graph theory algorithms. The process of generating maze solving algorithm from graph theory is also explained. To compare the algorithms efficiency, they are simulated artificially and a comprehensive study is done by interpreting the statistics of interest. The simulation results lead us towards a conclusion about the nature, behavior and efficiency of these algorithms. Upon considering all the regulating factors which can alter the performance of an algorithm, some proposals have been drawn. It will be helpful to any micromouse aspirant while choosing an algorithm to design the robot. © 2010 IEEE.","author":[{"dropping-particle":"","family":"Sadik","given":"Adil M.J.","non-dropping-particle":"","parse-names":false,"suffix":""},{"dropping-particle":"","family":"Dhali","given":"Maruf A.","non-dropping-particle":"","parse-names":false,"suffix":""},{"dropping-particle":"","family":"Farid","given":"Hasib M.A.B.","non-dropping-particle":"","parse-names":false,"suffix":""},{"dropping-particle":"","family":"Rashid","given":"Tafhim U.","non-dropping-particle":"","parse-names":false,"suffix":""},{"dropping-particle":"","family":"Syeed","given":"A.","non-dropping-particle":"","parse-names":false,"suffix":""}],"container-title":"Proceedings - International Conference on Artificial Intelligence and Computational Intelligence, AICI 2010","id":"ITEM-1","issued":{"date-parts":[["2010"]]},"page":"52-56","title":"A comprehensive and comparative study of maze-solving techniques by implementing graph theory","type":"article-journal","volume":"1"},"uris":["http://www.mendeley.com/documents/?uuid=4cd4213c-763f-433d-a368-67dea7e95b36"]}],"mendeley":{"formattedCitation":"[7]","plainTextFormattedCitation":"[7]","previouslyFormattedCitation":"[7]"},"properties":{"noteIndex":0},"schema":"https://github.com/citation-style-language/schema/raw/master/csl-citation.json"}</w:instrText>
      </w:r>
      <w:r w:rsidR="007F57EE">
        <w:fldChar w:fldCharType="separate"/>
      </w:r>
      <w:r w:rsidR="007F57EE" w:rsidRPr="007F57EE">
        <w:rPr>
          <w:noProof/>
        </w:rPr>
        <w:t>[7]</w:t>
      </w:r>
      <w:r w:rsidR="007F57EE">
        <w:fldChar w:fldCharType="end"/>
      </w:r>
      <w:r w:rsidRPr="005745F4">
        <w:t>. Artificial Intelligence plays a vital role in defining the best possible way of solving any maze effectively. That</w:t>
      </w:r>
      <w:r w:rsidR="00BE7A9F">
        <w:t xml:space="preserve"> is</w:t>
      </w:r>
      <w:r w:rsidRPr="005745F4">
        <w:t xml:space="preserve"> when RL came in handy.</w:t>
      </w:r>
    </w:p>
    <w:p w14:paraId="5AC912D7" w14:textId="2A746B5D" w:rsidR="009047BA" w:rsidRPr="005745F4" w:rsidRDefault="009047BA" w:rsidP="00396428">
      <w:pPr>
        <w:suppressAutoHyphens/>
        <w:ind w:firstLine="274"/>
      </w:pPr>
      <w:r w:rsidRPr="005745F4">
        <w:t>A vital issue in the usability of an RL method is sensitivity to hyperparameters</w:t>
      </w:r>
      <w:r w:rsidR="00B66463">
        <w:t xml:space="preserve"> </w:t>
      </w:r>
      <w:r w:rsidR="007F57EE">
        <w:fldChar w:fldCharType="begin" w:fldLock="1"/>
      </w:r>
      <w:r w:rsidR="007F57EE">
        <w:instrText>ADDIN CSL_CITATION {"citationItems":[{"id":"ITEM-1","itemData":{"DOI":"10.1109/MLSP49062.2020.9231618","ISBN":"9781728166629","ISSN":"21610371","abstract":"Proximal Policy Optimization (PPO) is a highly popular model-free reinforcement learning (RL) approach. However, we observe that in a continuous action space, PPO can prematurely shrink the exploration variance, which leads to slow progress and may make the algorithm prone to getting stuck in local optima. Drawing inspiration from CMA-ES, a black-box evolutionary optimization method designed for robustness in similar situations, we propose PPO-CMA, a proximal policy optimization approach that adaptively expands the exploration variance to speed up progress. With only minor changes to PPO, our algorithm considerably improves performance in Roboschool continuous control benchmarks. Our results also show that PPO-CMA, as opposed to PPO, is significantly less sensitive to the choice of hyperparameters, allowing one to use it in complex movement optimization tasks without requiring tedious tuning.","author":[{"dropping-particle":"","family":"Hamalainen","given":"Perttu","non-dropping-particle":"","parse-names":false,"suffix":""},{"dropping-particle":"","family":"Babadi","given":"Amin","non-dropping-particle":"","parse-names":false,"suffix":""},{"dropping-particle":"","family":"Ma","given":"Xiaoxiao","non-dropping-particle":"","parse-names":false,"suffix":""},{"dropping-particle":"","family":"Lehtinen","given":"Jaakko","non-dropping-particle":"","parse-names":false,"suffix":""}],"container-title":"IEEE International Workshop on Machine Learning for Signal Processing, MLSP","id":"ITEM-1","issued":{"date-parts":[["2020","9","1"]]},"publisher":"IEEE Computer Society","title":"PPO-CMA: Proximal policy optimization with covariance matrix adaptation","type":"article-journal","volume":"2020-September"},"uris":["http://www.mendeley.com/documents/?uuid=ecf4705f-3af3-3453-941f-e7dafdbfee24"]}],"mendeley":{"formattedCitation":"[8]","plainTextFormattedCitation":"[8]","previouslyFormattedCitation":"[8]"},"properties":{"noteIndex":0},"schema":"https://github.com/citation-style-language/schema/raw/master/csl-citation.json"}</w:instrText>
      </w:r>
      <w:r w:rsidR="007F57EE">
        <w:fldChar w:fldCharType="separate"/>
      </w:r>
      <w:r w:rsidR="007F57EE" w:rsidRPr="007F57EE">
        <w:rPr>
          <w:noProof/>
        </w:rPr>
        <w:t>[8]</w:t>
      </w:r>
      <w:r w:rsidR="007F57EE">
        <w:fldChar w:fldCharType="end"/>
      </w:r>
      <w:r w:rsidRPr="005745F4">
        <w:t>. Learning complex tasks can take hours or days, fine</w:t>
      </w:r>
      <w:r w:rsidR="00B66463">
        <w:t>-</w:t>
      </w:r>
      <w:r w:rsidRPr="005745F4">
        <w:t xml:space="preserve">tuning hyperparameters is tedious. Thus, this research focuses on changing the hyperparameters in configuration for a well-trained PPO algorithm in maze solving with ML-Agent library and Unity. This paper also provides a helpful guideline </w:t>
      </w:r>
      <w:r w:rsidR="00BE4431">
        <w:t xml:space="preserve">for </w:t>
      </w:r>
      <w:r w:rsidRPr="005745F4">
        <w:t>tuning hyperparameter</w:t>
      </w:r>
      <w:r w:rsidR="00B66463">
        <w:t>s</w:t>
      </w:r>
      <w:r w:rsidRPr="005745F4">
        <w:t xml:space="preserve"> </w:t>
      </w:r>
      <w:r w:rsidR="00BE4431">
        <w:t>when</w:t>
      </w:r>
      <w:r w:rsidRPr="005745F4">
        <w:t xml:space="preserve"> redeployment</w:t>
      </w:r>
      <w:r w:rsidR="00BE4431">
        <w:t xml:space="preserve"> algorithm</w:t>
      </w:r>
      <w:r w:rsidR="0032269F">
        <w:t>s</w:t>
      </w:r>
      <w:r w:rsidRPr="005745F4">
        <w:t xml:space="preserve"> on novel environments in the future.</w:t>
      </w:r>
    </w:p>
    <w:p w14:paraId="56B128E0" w14:textId="4F3A383D" w:rsidR="00AF14EC" w:rsidRDefault="00B231D2" w:rsidP="00367F6D">
      <w:pPr>
        <w:pStyle w:val="heading1"/>
        <w:spacing w:line="240" w:lineRule="auto"/>
        <w:ind w:left="562" w:hanging="562"/>
      </w:pPr>
      <w:r>
        <w:t>Related Works</w:t>
      </w:r>
    </w:p>
    <w:p w14:paraId="7E01D649" w14:textId="27869C11" w:rsidR="00373589" w:rsidRDefault="0032269F" w:rsidP="00396428">
      <w:pPr>
        <w:suppressAutoHyphens/>
      </w:pPr>
      <w:r w:rsidRPr="0032269F">
        <w:t>Several approaches have been proposed for RL with neural network function approximators in recent years.</w:t>
      </w:r>
      <w:r>
        <w:t xml:space="preserve"> </w:t>
      </w:r>
      <w:r w:rsidR="009047BA" w:rsidRPr="005745F4">
        <w:t>The paper published by John Schulman</w:t>
      </w:r>
      <w:r w:rsidR="00EE698B">
        <w:t xml:space="preserve"> </w:t>
      </w:r>
      <w:r w:rsidR="00EE5AB2">
        <w:fldChar w:fldCharType="begin" w:fldLock="1"/>
      </w:r>
      <w:r w:rsidR="00EE5AB2">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title":"Proximal Policy Optimization Algorithms","type":"article-journal"},"uris":["http://www.mendeley.com/documents/?uuid=17906984-e3b4-367b-ad56-0b70ffcb019e"]}],"mendeley":{"formattedCitation":"[6]","plainTextFormattedCitation":"[6]","previouslyFormattedCitation":"[6]"},"properties":{"noteIndex":0},"schema":"https://github.com/citation-style-language/schema/raw/master/csl-citation.json"}</w:instrText>
      </w:r>
      <w:r w:rsidR="00EE5AB2">
        <w:fldChar w:fldCharType="separate"/>
      </w:r>
      <w:r w:rsidR="00EE5AB2" w:rsidRPr="00EE5AB2">
        <w:rPr>
          <w:noProof/>
        </w:rPr>
        <w:t>[6]</w:t>
      </w:r>
      <w:r w:rsidR="00EE5AB2">
        <w:fldChar w:fldCharType="end"/>
      </w:r>
      <w:r w:rsidR="009047BA" w:rsidRPr="005745F4">
        <w:t xml:space="preserve"> has proposed improving the current state of affairs by introducing an algorithm that attains data efficiency and reliable performance, called Proximal Policy Optimization (PPO). To optimize policies, the research team alternate between sampling data from the policy and performing several epochs of optimization on the sampled data. They concluded that these methods have the stability and reliability of trust-region strategies but are much simpler to implement. They require only a few lines of code change to a vanilla policy gradient implementation, are applicable in more general settings, and have better overall performance</w:t>
      </w:r>
      <w:r w:rsidR="00EE698B">
        <w:t xml:space="preserve"> </w:t>
      </w:r>
      <w:r w:rsidR="007F57EE">
        <w:fldChar w:fldCharType="begin" w:fldLock="1"/>
      </w:r>
      <w:r w:rsidR="009F764A">
        <w:instrText>ADDIN CSL_CITATION {"citationItems":[{"id":"ITEM-1","itemData":{"DOI":"10.1613/jair.3912","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publisher":"AI Access Foundation","title":"The Arcade Learning Environment: An Evaluation Platform for General Agents","type":"article-journal","volume":"47"},"uris":["http://www.mendeley.com/documents/?uuid=32cbc22b-3607-3fd8-a18d-c6f416033b9d"]}],"mendeley":{"formattedCitation":"[9]","plainTextFormattedCitation":"[9]","previouslyFormattedCitation":"[9]"},"properties":{"noteIndex":0},"schema":"https://github.com/citation-style-language/schema/raw/master/csl-citation.json"}</w:instrText>
      </w:r>
      <w:r w:rsidR="007F57EE">
        <w:fldChar w:fldCharType="separate"/>
      </w:r>
      <w:r w:rsidR="007F57EE" w:rsidRPr="007F57EE">
        <w:rPr>
          <w:noProof/>
        </w:rPr>
        <w:t>[9]</w:t>
      </w:r>
      <w:r w:rsidR="007F57EE">
        <w:fldChar w:fldCharType="end"/>
      </w:r>
      <w:r w:rsidR="009047BA" w:rsidRPr="005745F4">
        <w:t>. However, the algorithm was successful on various problems without tuning hyperparameter values, meaning that the results still did not achieve the best possible outcome.</w:t>
      </w:r>
      <w:r w:rsidR="00373589" w:rsidRPr="00373589">
        <w:t xml:space="preserve"> </w:t>
      </w:r>
    </w:p>
    <w:p w14:paraId="657A0306" w14:textId="62FEDC2D" w:rsidR="00EE1F56" w:rsidRPr="00F57367" w:rsidRDefault="00B75A87" w:rsidP="00373589">
      <w:pPr>
        <w:suppressAutoHyphens/>
        <w:ind w:firstLine="274"/>
      </w:pPr>
      <w:r w:rsidRPr="00B75A87">
        <w:t>Though previous studies have shown that SAC</w:t>
      </w:r>
      <w:r>
        <w:fldChar w:fldCharType="begin" w:fldLock="1"/>
      </w:r>
      <w:r>
        <w:instrText>ADDIN CSL_CITATION {"citationItems":[{"id":"ITEM-1","itemData":{"DOI":"10.1109/ICSECS52883.2021.00043","ISBN":"9781665414074","abstract":"Multiple vehicle collision avoidance strategies with safe lane changing strategy for vehicle control using learning base technique are the most crucial concern in autonomous driving system. Statistics shows that the latest autonomous driving systems are usually prone to rear-end collision. Rear-end collisions often result in severe injuries as well as traffic jam and the consequences are much worse for multiple-vehicle collision. Many previous autonomous driving research focused solely on collision avoidance strategies for two consecutive vehicles. This study proposes a centralised control strategy for multiple vehicles using reinforcement learning focused on partner consideration and goal attainment. The system depicted as a group of vehicles are communicate and coordinate each others by a set of rays and maintain a short following move away. In order to address this challenge, a simulation was implemented in the Unity3D game engine and two state-of-the-art RL algorithms PPO (Proximal Policy Optimization) and SAC (Soft Actor-Critic) were trained by an agent using Unity ML-Agents Toolkit. In terms of success rate, performance, training speed and stability two algorithms are comparable. The potency of algorithms has been assessed by the traffic flow (1) change in vehicle speed, (2) differ in the vehicle beginning positions, and (3) switch to next lane. The agent performed similarly at a 91% success rate in PPO or SAC applications","author":[{"dropping-particle":"","family":"Muzahid","given":"Abu Jafar Md","non-dropping-particle":"","parse-names":false,"suffix":""},{"dropping-particle":"","family":"Kamarulzaman","given":"Syafiq Fauzi","non-dropping-particle":"","parse-names":false,"suffix":""},{"dropping-particle":"","family":"Rahman","given":"Md Arafatur","non-dropping-particle":"","parse-names":false,"suffix":""}],"container-title":"Proceedings - 2021 International Conference on Software Engineering and Computer Systems and 4th International Conference on Computational Science and Information Management, ICSECS-ICOCSIM 2021","id":"ITEM-1","issued":{"date-parts":[["2021","8","1"]]},"page":"200-205","publisher":"Institute of Electrical and Electronics Engineers Inc.","title":"Comparison of PPO and SAC Algorithms towards Decision Making Strategies for Collision Avoidance among Multiple Autonomous Vehicles","type":"article-journal"},"uris":["http://www.mendeley.com/documents/?uuid=b9eed64f-d2be-3a8e-bb38-8ee95dcbae80"]}],"mendeley":{"formattedCitation":"[10]","plainTextFormattedCitation":"[10]"},"properties":{"noteIndex":0},"schema":"https://github.com/citation-style-language/schema/raw/master/csl-citation.json"}</w:instrText>
      </w:r>
      <w:r>
        <w:fldChar w:fldCharType="separate"/>
      </w:r>
      <w:r w:rsidRPr="00B75A87">
        <w:rPr>
          <w:noProof/>
        </w:rPr>
        <w:t>[10]</w:t>
      </w:r>
      <w:r>
        <w:fldChar w:fldCharType="end"/>
      </w:r>
      <w:r w:rsidRPr="00B75A87">
        <w:t xml:space="preserve"> generally performs better than PPO, hyperparameter tuning can significantly impact the performance of these algorithms. This research by Usguta Vohra</w:t>
      </w:r>
      <w:r>
        <w:fldChar w:fldCharType="begin" w:fldLock="1"/>
      </w:r>
      <w:r>
        <w:instrText>ADDIN CSL_CITATION {"citationItems":[{"id":"ITEM-1","itemData":{"DOI":"10.1007/978-3-030-95502-1_27","ISBN":"9783030955014","ISSN":"18650937","abstract":"In recent years, Deep Reinforcement Learning (DRL) has been extensively used to solve problems in various domains like traffic control, healthcare, and simulation-based training. Proximal Policy Optimization (PPO) and Soft-Actor Critic (SAC) methods are DRL’s latest state of art on-policy and off-policy algorithms. Though previous studies have shown that SAC generally performs better than PPO, hyperparameter tuning can significantly impact the performance of these algorithms. Also, a systematic evaluation of the efficacy of these algorithms after hyperparameter tuning in dynamic and complex environments is missing and much needed in literature. This research aims to evaluate the effect of the number of layers and nodes in SAC and PPO algorithms in a search-and-retrieve task developed in the Unity 3D game engine. In the task, a bot had to navigate through the physical mesh and collect ‘target’ objects while avoiding ‘distractor’ objects. We compared the SAC and PPO models on four different test conditions that differed in the ratios of targets and distractors. Results revealed that PPO performed better than SAC for all test conditions when the number of layers and units present in the architecture was the lowest. When the number of targets was more than the distractors (9:1), PPO outperformed SAC, especially when the number of units and layers were large. Furthermore, increasing the layers and units per layer was responsible for increasing PPO and SAC performance. Results also implied that similar hyperparameter settings might be used while comparing models developed using DRL algorithms. We discuss the implications of these results and explore the possible applications of using modern, state-of-the-art DRL algorithms to learn the semantics and idiosyncrasies associated with complex and dynamic environments.","author":[{"dropping-particle":"","family":"Vohra","given":"Ishita","non-dropping-particle":"","parse-names":false,"suffix":""},{"dropping-particle":"","family":"Uttrani","given":"Shashank","non-dropping-particle":"","parse-names":false,"suffix":""},{"dropping-particle":"","family":"Rao","given":"Akash K.","non-dropping-particle":"","parse-names":false,"suffix":""},{"dropping-particle":"","family":"Dutt","given":"Varun","non-dropping-particle":"","parse-names":false,"suffix":""}],"id":"ITEM-1","issue":"October","issued":{"date-parts":[["2022"]]},"page":"348-361","title":"Evaluating the Efficacy of Different Neural Network Deep Reinforcement Algorithms in Complex Search-and-Retrieve Virtual Simulations","type":"article-journal"},"uris":["http://www.mendeley.com/documents/?uuid=f301fbc8-3907-40cf-8aff-9db49cab5c62"]}],"mendeley":{"formattedCitation":"[11]","plainTextFormattedCitation":"[11]","previouslyFormattedCitation":"[10]"},"properties":{"noteIndex":0},"schema":"https://github.com/citation-style-language/schema/raw/master/csl-citation.json"}</w:instrText>
      </w:r>
      <w:r>
        <w:fldChar w:fldCharType="separate"/>
      </w:r>
      <w:r w:rsidRPr="00B75A87">
        <w:rPr>
          <w:noProof/>
        </w:rPr>
        <w:t>[11]</w:t>
      </w:r>
      <w:r>
        <w:fldChar w:fldCharType="end"/>
      </w:r>
      <w:r w:rsidRPr="00B75A87">
        <w:t xml:space="preserve"> has </w:t>
      </w:r>
      <w:r>
        <w:t>aimed</w:t>
      </w:r>
      <w:r w:rsidRPr="00B75A87">
        <w:t xml:space="preserve"> to evaluate the effect of the number of layers and number of nodes in SAC and PPO algorithms in a search-and-retrieve task developed in Unity 3D game engine. The paper compared the SAC and PPO models on four different test conditions that differed in the ratios of targets and distractors. Results revealed that PPO performed better than SAC for all test conditions when the number of layers and units present in the architecture was the lowest. It also implied that similar hyperparameter settings might be used while comparing models developed using DRL algorithms. Increasing the number of nodes while keeping the hidden layers constant proved beneficial for PPO in all the model configurations. They also give new insight into measuring the model’s performance in various testing scenarios to serve as a benchmark for deep reinforcement learning Agents testing.</w:t>
      </w:r>
    </w:p>
    <w:p w14:paraId="783664FC" w14:textId="4BDEF74C" w:rsidR="00EE1F56" w:rsidRPr="00F57367" w:rsidRDefault="009047BA" w:rsidP="00396428">
      <w:pPr>
        <w:suppressAutoHyphens/>
        <w:ind w:firstLine="274"/>
      </w:pPr>
      <w:r w:rsidRPr="005745F4">
        <w:t xml:space="preserve">Other autonomous game-playing </w:t>
      </w:r>
      <w:r w:rsidR="0032269F">
        <w:t>A</w:t>
      </w:r>
      <w:r w:rsidRPr="005745F4">
        <w:t xml:space="preserve">gents have been developed using different rule-based systems to machine learning methods. Many efforts have also been put into creating </w:t>
      </w:r>
      <w:r w:rsidR="0032269F">
        <w:t>A</w:t>
      </w:r>
      <w:r w:rsidRPr="005745F4">
        <w:t xml:space="preserve">gents that behave in a way that resembles as closely as possible the way a human player would play. To estimate the player completion rate of several levels in </w:t>
      </w:r>
      <w:r w:rsidRPr="005745F4">
        <w:lastRenderedPageBreak/>
        <w:t>Lily</w:t>
      </w:r>
      <w:r w:rsidR="00D62CBB">
        <w:t>'</w:t>
      </w:r>
      <w:r w:rsidRPr="005745F4">
        <w:t xml:space="preserve">s Garden by Tactile Games, the research team developed a set of PPO-based reinforcement learning </w:t>
      </w:r>
      <w:r w:rsidR="0032269F">
        <w:t>A</w:t>
      </w:r>
      <w:r w:rsidRPr="005745F4">
        <w:t>gents</w:t>
      </w:r>
      <w:r w:rsidR="00EE698B">
        <w:t xml:space="preserve"> </w:t>
      </w:r>
      <w:r w:rsidR="009F764A">
        <w:fldChar w:fldCharType="begin" w:fldLock="1"/>
      </w:r>
      <w:r w:rsidR="009F764A">
        <w:instrText>ADDIN CSL_CITATION {"citationItems":[{"id":"ITEM-1","itemData":{"DOI":"10.1145/3402942.3402944","ISBN":"9781450388078","abstract":"While traditionally a labour intensive task, the testing of game content is progressively becoming more automated. Among the many directions in which this automation is taking shape, automatic play-testing is one of the most promising thanks also to advancements of many supervised and reinforcement learning (RL) algorithms. However these type of algorithms, while extremely powerful, often suffer in production environments due to issues with reliability and transparency in their training and usage. In this research work we are investigating and evaluating strategies to apply the popular RL method Proximal Policy Optimization (PPO) in a casual mobile puzzle game with a specific focus on improving its reliability in training and generalization during game playing. We have implemented and tested a number of different strategies against a real-world mobile puzzle game (Lily's Garden from Tactile Games). We isolated the conditions that lead to a failure in either training or generalization during testing and we identified a few strategies to ensure a more stable behaviour of the algorithm in this game genre.","author":[{"dropping-particle":"","family":"Kristensen","given":"Jeppe Theiss","non-dropping-particle":"","parse-names":false,"suffix":""},{"dropping-particle":"","family":"Burelli","given":"Paolo","non-dropping-particle":"","parse-names":false,"suffix":""}],"container-title":"ACM International Conference Proceeding Series","id":"ITEM-1","issued":{"date-parts":[["2020"]]},"title":"Strategies for Using Proximal Policy Optimization in Mobile Puzzle Games","type":"article-journal"},"uris":["http://www.mendeley.com/documents/?uuid=7de0b571-8274-4a23-aef6-c5d2fa9101d4"]}],"mendeley":{"formattedCitation":"[2]","plainTextFormattedCitation":"[2]","previouslyFormattedCitation":"[2]"},"properties":{"noteIndex":0},"schema":"https://github.com/citation-style-language/schema/raw/master/csl-citation.json"}</w:instrText>
      </w:r>
      <w:r w:rsidR="009F764A">
        <w:fldChar w:fldCharType="separate"/>
      </w:r>
      <w:r w:rsidR="009F764A" w:rsidRPr="009F764A">
        <w:rPr>
          <w:noProof/>
        </w:rPr>
        <w:t>[2]</w:t>
      </w:r>
      <w:r w:rsidR="009F764A">
        <w:fldChar w:fldCharType="end"/>
      </w:r>
      <w:r w:rsidRPr="005745F4">
        <w:t xml:space="preserve">. It evaluated how the number of steps taken by the </w:t>
      </w:r>
      <w:r w:rsidR="00BE7A9F">
        <w:t>A</w:t>
      </w:r>
      <w:r w:rsidRPr="005745F4">
        <w:t xml:space="preserve">gent for completing the levels relates to the behavior of a sample of </w:t>
      </w:r>
      <w:r w:rsidRPr="005745F4">
        <w:rPr>
          <w:rFonts w:ascii="Cambria Math" w:hAnsi="Cambria Math" w:cs="Cambria Math"/>
        </w:rPr>
        <w:t>∼</w:t>
      </w:r>
      <w:r w:rsidRPr="005745F4">
        <w:t xml:space="preserve">900,000 players. The results based on </w:t>
      </w:r>
      <w:r w:rsidRPr="005745F4">
        <w:rPr>
          <w:rFonts w:ascii="Cambria Math" w:hAnsi="Cambria Math" w:cs="Cambria Math"/>
        </w:rPr>
        <w:t>∼</w:t>
      </w:r>
      <w:r w:rsidRPr="005745F4">
        <w:t xml:space="preserve">60% of the game mechanics – demonstrate that the two-step training scenario leads to the most proficient </w:t>
      </w:r>
      <w:r w:rsidR="00BE7A9F">
        <w:t>A</w:t>
      </w:r>
      <w:r w:rsidRPr="005745F4">
        <w:t xml:space="preserve">gent. In contrast, the </w:t>
      </w:r>
      <w:r w:rsidR="0032269F">
        <w:t>A</w:t>
      </w:r>
      <w:r w:rsidRPr="005745F4">
        <w:t>gent attains the most significant correlation to real players</w:t>
      </w:r>
      <w:r w:rsidR="00D62CBB">
        <w:t>'</w:t>
      </w:r>
      <w:r w:rsidRPr="005745F4">
        <w:t xml:space="preserve"> completion rates with the one-step </w:t>
      </w:r>
      <w:r w:rsidR="006F491D">
        <w:t xml:space="preserve">curriculum. </w:t>
      </w:r>
      <w:r w:rsidR="004C20B8" w:rsidRPr="004C20B8">
        <w:t xml:space="preserve">The work is only for a limited subset of levels with default values hyperparameter, so the results may not be the best possible outcome </w:t>
      </w:r>
      <w:r w:rsidR="00EE5AB2">
        <w:fldChar w:fldCharType="begin" w:fldLock="1"/>
      </w:r>
      <w:r w:rsidR="00B75A87">
        <w:instrText>ADDIN CSL_CITATION {"citationItems":[{"id":"ITEM-1","itemData":{"DOI":"10.1109/CoG47356.2020.9231581","ISBN":"9781728145334","ISSN":"23254289","abstract":"In this work we investigate whether it is plausible to use the performance of a reinforcement learning (RL) agent to estimate the difficulty measured as the player completion rate of different levels in the mobile puzzle game Lily's Garden.For this purpose we train an RL agent and measure the number of moves required to complete a level. This is then compared to the level completion rate of a large sample of real players.We find that the strongest predictor of player completion rate for a level is the number of moves taken to complete a level of the ~5% best runs of the agent on a given level. A very interesting observation is that, while in absolute terms, the agent is unable to reach human-level performance across all levels, the differences in terms of behaviour between levels are highly correlated to the differences in human behaviour. Thus, despite performing sub-par, it is still possible to use the performance of the agent to estimate, and perhaps further model, player metrics.","author":[{"dropping-particle":"","family":"Kristensen","given":"Jeppe Theiss","non-dropping-particle":"","parse-names":false,"suffix":""},{"dropping-particle":"","family":"Valdivia","given":"Arturo","non-dropping-particle":"","parse-names":false,"suffix":""},{"dropping-particle":"","family":"Burelli","given":"Paolo","non-dropping-particle":"","parse-names":false,"suffix":""}],"container-title":"IEEE Conference on Computatonal Intelligence and Games, CIG","id":"ITEM-1","issued":{"date-parts":[["2020"]]},"page":"636-639","title":"Estimating Player Completion Rate in Mobile Puzzle Games Using Reinforcement Learning","type":"article-journal","volume":"2020-Augus"},"uris":["http://www.mendeley.com/documents/?uuid=7b7080a2-4fc1-4a28-a1aa-17c389e80410"]}],"mendeley":{"formattedCitation":"[12]","manualFormatting":"[10,11]","plainTextFormattedCitation":"[12]","previouslyFormattedCitation":"[11]"},"properties":{"noteIndex":0},"schema":"https://github.com/citation-style-language/schema/raw/master/csl-citation.json"}</w:instrText>
      </w:r>
      <w:r w:rsidR="00EE5AB2">
        <w:fldChar w:fldCharType="separate"/>
      </w:r>
      <w:r w:rsidR="007F57EE" w:rsidRPr="007F57EE">
        <w:rPr>
          <w:noProof/>
        </w:rPr>
        <w:t>[10</w:t>
      </w:r>
      <w:r w:rsidR="006F491D">
        <w:rPr>
          <w:noProof/>
        </w:rPr>
        <w:t>,11</w:t>
      </w:r>
      <w:r w:rsidR="007F57EE" w:rsidRPr="007F57EE">
        <w:rPr>
          <w:noProof/>
        </w:rPr>
        <w:t>]</w:t>
      </w:r>
      <w:r w:rsidR="00EE5AB2">
        <w:fldChar w:fldCharType="end"/>
      </w:r>
      <w:r w:rsidRPr="005745F4">
        <w:t>.</w:t>
      </w:r>
    </w:p>
    <w:p w14:paraId="2AB08289" w14:textId="4348C216" w:rsidR="003B3EB1" w:rsidRPr="00F57367" w:rsidRDefault="00BE7A9F" w:rsidP="00396428">
      <w:pPr>
        <w:suppressAutoHyphens/>
        <w:ind w:firstLine="274"/>
      </w:pPr>
      <w:bookmarkStart w:id="2" w:name="_1fob9te" w:colFirst="0" w:colLast="0"/>
      <w:bookmarkEnd w:id="2"/>
      <w:r w:rsidRPr="00BE7A9F">
        <w:t xml:space="preserve">All the above studies showed that PPO Is an efficient technique in various problems, but the main focus is testing video games or mimicking </w:t>
      </w:r>
      <w:r w:rsidR="004C20B8">
        <w:t>how</w:t>
      </w:r>
      <w:r w:rsidRPr="00BE7A9F">
        <w:t xml:space="preserve"> humans play. </w:t>
      </w:r>
      <w:r w:rsidR="004C20B8" w:rsidRPr="004C20B8">
        <w:t>Although most research still uses the default or just a little tuning, proper hyperparameter initialization and search can improve results.</w:t>
      </w:r>
    </w:p>
    <w:p w14:paraId="508C880D" w14:textId="71E48F61" w:rsidR="00AF14EC" w:rsidRDefault="0015339D" w:rsidP="0037496D">
      <w:pPr>
        <w:pStyle w:val="heading1"/>
        <w:spacing w:line="240" w:lineRule="auto"/>
        <w:ind w:left="562" w:hanging="562"/>
      </w:pPr>
      <w:r>
        <w:t>Design</w:t>
      </w:r>
      <w:r w:rsidR="00F65867">
        <w:t xml:space="preserve"> Maze and Agent in Unity</w:t>
      </w:r>
    </w:p>
    <w:p w14:paraId="12C53F24" w14:textId="5E4E4254" w:rsidR="00CD0AE5" w:rsidRDefault="006527EF" w:rsidP="00396428">
      <w:pPr>
        <w:suppressAutoHyphens/>
      </w:pPr>
      <w:r w:rsidRPr="006527EF">
        <w:t>This paper aims to build the environment using the game engine Unity. By taking Unity as a simulation platform, the toolkit enables the development of learning environments rich in sensory and physical complexity, provides compelling cognitive challenges, and supports dynamic multi-agent interaction. Unity also helps in interface design quickly; instead of UI code, objects can be dragged, dropped, and arranged scientifically and quickly</w:t>
      </w:r>
      <w:r w:rsidR="0029226E">
        <w:fldChar w:fldCharType="begin" w:fldLock="1"/>
      </w:r>
      <w:r w:rsidR="00B75A87">
        <w:instrText>ADDIN CSL_CITATION {"citationItems":[{"id":"ITEM-1","itemData":{"URL":"https://docs.unity3d.com/Manual/UIToolkits.html","accessed":{"date-parts":[["2022","2","13"]]},"id":"ITEM-1","issued":{"date-parts":[["0"]]},"title":"Unity - Manual: Creating user interfaces (UI)","type":"webpage"},"uris":["http://www.mendeley.com/documents/?uuid=42efc5e3-5343-3ead-ba5f-9db6681aeef4"]}],"mendeley":{"formattedCitation":"[13]","plainTextFormattedCitation":"[13]","previouslyFormattedCitation":"[12]"},"properties":{"noteIndex":0},"schema":"https://github.com/citation-style-language/schema/raw/master/csl-citation.json"}</w:instrText>
      </w:r>
      <w:r w:rsidR="0029226E">
        <w:fldChar w:fldCharType="separate"/>
      </w:r>
      <w:r w:rsidR="00B75A87" w:rsidRPr="00B75A87">
        <w:rPr>
          <w:noProof/>
        </w:rPr>
        <w:t>[13]</w:t>
      </w:r>
      <w:r w:rsidR="0029226E">
        <w:fldChar w:fldCharType="end"/>
      </w:r>
      <w:r w:rsidR="00CD0AE5" w:rsidRPr="00CD0AE5">
        <w:t xml:space="preserve">. </w:t>
      </w:r>
    </w:p>
    <w:p w14:paraId="18E19717" w14:textId="41C8F67C" w:rsidR="00CD0AE5" w:rsidRDefault="006527EF" w:rsidP="00396428">
      <w:pPr>
        <w:suppressAutoHyphens/>
        <w:ind w:firstLine="274"/>
      </w:pPr>
      <w:r w:rsidRPr="00CD0AE5">
        <w:t>The</w:t>
      </w:r>
      <w:r>
        <w:t xml:space="preserve"> </w:t>
      </w:r>
      <w:r w:rsidRPr="00CD0AE5">
        <w:t>ML-Agents toolkit is built on the OpenAI Gym</w:t>
      </w:r>
      <w:r>
        <w:t xml:space="preserve"> </w:t>
      </w:r>
      <w:r w:rsidR="007F57EE">
        <w:fldChar w:fldCharType="begin" w:fldLock="1"/>
      </w:r>
      <w:r w:rsidR="00B75A87">
        <w:instrText>ADDIN CSL_CITATION {"citationItems":[{"id":"ITEM-1","itemData":{"DOI":"10.1109/CIG.2018.8490422","ISBN":"9781538643594","ISSN":"23254289","abstract":"The General Video Game AI (GVGAI) competition and its associated software framework provides a way of benchmarking AI algorithms on a large number of games written in a domain-specific description language. While the competition has seen plenty of interest, it has so far focused on online planning, providing a forward model that allows the use of algorithms such as Monte Carlo Tree Search. In this paper, we describe how we interface GVGAI to the OpenAI Gym environment, a widely used way of connecting agents to reinforcement learning problems. Using this interface, we characterize how widely used implementations of several deep reinforcement learning algorithms fare on a number of GVGAI games. We further analyze the results to provide a first indication of the relative difficulty of these games relative to each other, and relative to those in the Arcade Learning Environment under similar conditions.","author":[{"dropping-particle":"","family":"Torrado","given":"Ruben Rodriguez","non-dropping-particle":"","parse-names":false,"suffix":""},{"dropping-particle":"","family":"Bontrager","given":"Philip","non-dropping-particle":"","parse-names":false,"suffix":""},{"dropping-particle":"","family":"Togelius","given":"Julian","non-dropping-particle":"","parse-names":false,"suffix":""},{"dropping-particle":"","family":"Liu","given":"Jialin","non-dropping-particle":"","parse-names":false,"suffix":""},{"dropping-particle":"","family":"Perez-Liebana","given":"Diego","non-dropping-particle":"","parse-names":false,"suffix":""}],"container-title":"IEEE Conference on Computatonal Intelligence and Games, CIG","id":"ITEM-1","issued":{"date-parts":[["2018","10","11"]]},"publisher":"IEEE Computer Society","title":"Deep Reinforcement Learning for General Video Game AI","type":"article-journal","volume":"2018-August"},"uris":["http://www.mendeley.com/documents/?uuid=3bcf6ee1-9bda-3e0e-a818-c23f7ff3ad06"]}],"mendeley":{"formattedCitation":"[14]","plainTextFormattedCitation":"[14]","previouslyFormattedCitation":"[13]"},"properties":{"noteIndex":0},"schema":"https://github.com/citation-style-language/schema/raw/master/csl-citation.json"}</w:instrText>
      </w:r>
      <w:r w:rsidR="007F57EE">
        <w:fldChar w:fldCharType="separate"/>
      </w:r>
      <w:r w:rsidR="00B75A87" w:rsidRPr="00B75A87">
        <w:rPr>
          <w:noProof/>
        </w:rPr>
        <w:t>[14]</w:t>
      </w:r>
      <w:r w:rsidR="007F57EE">
        <w:fldChar w:fldCharType="end"/>
      </w:r>
      <w:r w:rsidR="00CD0AE5" w:rsidRPr="00CD0AE5">
        <w:t xml:space="preserve"> environment as a wrapper and communicates between Python API and Unity C# Engine to build deep learning models. Although there have been fundamental changes in the way the toolkit works in the latest release, 2.0.</w:t>
      </w:r>
      <w:r w:rsidR="00B131C6">
        <w:t>0</w:t>
      </w:r>
      <w:r w:rsidR="00CD0AE5" w:rsidRPr="00CD0AE5">
        <w:t>, the core functionality of the ML toolkit remains the same. The latest release of version 2.0.1 at the time of writing this research has several new features such as changing interface, removing some methods previously marked as obsolete, and replacing them with their supported counterpart.</w:t>
      </w:r>
    </w:p>
    <w:p w14:paraId="3CE85854" w14:textId="1B437896" w:rsidR="00CD0AE5" w:rsidRDefault="00CD0AE5" w:rsidP="00396428">
      <w:pPr>
        <w:suppressAutoHyphens/>
        <w:ind w:firstLine="274"/>
      </w:pPr>
      <w:r w:rsidRPr="00CD0AE5">
        <w:t xml:space="preserve">The toolkit allows developers to easily integrate machine learning </w:t>
      </w:r>
      <w:r w:rsidR="00526B0B">
        <w:t>A</w:t>
      </w:r>
      <w:r w:rsidRPr="00CD0AE5">
        <w:t>gents in their games and provides AI researchers with an easily customizable platform to experiment. The framework defines three brain types: player brain, heuristic brain (i.e., scripted behavior), and learning brain</w:t>
      </w:r>
      <w:r w:rsidR="006A360D">
        <w:t xml:space="preserve"> </w:t>
      </w:r>
      <w:r w:rsidR="0029226E">
        <w:fldChar w:fldCharType="begin" w:fldLock="1"/>
      </w:r>
      <w:r w:rsidR="00B75A87">
        <w:instrText>ADDIN CSL_CITATION {"citationItems":[{"id":"ITEM-1","itemData":{"DOI":"10.1109/CIG.2019.8848072","ISBN":"9781728118840","ISSN":"23254289","abstract":"This paper introduces UnityVGDL, a port of the Video Game Description Language (VGDL) to the widely used Unity game engine. Our framework is based on the General Video Game AI (GVGAI) competition framework and implements its core ontology, including a forward model. It integrates the Unity Machine Learning Agents (ML-Agents) toolkit with VGDL to train and run agents in VGDL-described games. We compare baseline learning results between GVGAI and UnityVGDL across four different games and conclude that the Unity port is comparable to the GVGAI framework. UnityVGDL is available at: https://github.com/pyjamads/UnityVGDL.","author":[{"dropping-particle":"","family":"Johansen","given":"Mads","non-dropping-particle":"","parse-names":false,"suffix":""},{"dropping-particle":"","family":"Pichlmair","given":"Martin","non-dropping-particle":"","parse-names":false,"suffix":""},{"dropping-particle":"","family":"Risi","given":"Sebastian","non-dropping-particle":"","parse-names":false,"suffix":""}],"container-title":"IEEE Conference on Computatonal Intelligence and Games, CIG","id":"ITEM-1","issued":{"date-parts":[["2019"]]},"title":"Video game description language environment for unity machine learning agents","type":"article-journal","volume":"2019-Augus"},"uris":["http://www.mendeley.com/documents/?uuid=6cc78519-13f7-405b-8f05-0ed4e8908f96"]}],"mendeley":{"formattedCitation":"[15]","plainTextFormattedCitation":"[15]","previouslyFormattedCitation":"[14]"},"properties":{"noteIndex":0},"schema":"https://github.com/citation-style-language/schema/raw/master/csl-citation.json"}</w:instrText>
      </w:r>
      <w:r w:rsidR="0029226E">
        <w:fldChar w:fldCharType="separate"/>
      </w:r>
      <w:r w:rsidR="00B75A87" w:rsidRPr="00B75A87">
        <w:rPr>
          <w:noProof/>
        </w:rPr>
        <w:t>[15]</w:t>
      </w:r>
      <w:r w:rsidR="0029226E">
        <w:fldChar w:fldCharType="end"/>
      </w:r>
      <w:r w:rsidRPr="00CD0AE5">
        <w:t xml:space="preserve">. These brains control </w:t>
      </w:r>
      <w:r w:rsidR="00526B0B">
        <w:t>A</w:t>
      </w:r>
      <w:r w:rsidRPr="00CD0AE5">
        <w:t xml:space="preserve">gents in the environment. </w:t>
      </w:r>
      <w:r w:rsidR="004C20B8" w:rsidRPr="004C20B8">
        <w:t>The ML-Agents toolkit chose to implement a baseline reinforcement learning algorithm based on Proximal-Policy Optimization</w:t>
      </w:r>
      <w:r w:rsidRPr="00CD0AE5">
        <w:t>.</w:t>
      </w:r>
    </w:p>
    <w:p w14:paraId="59455B9E" w14:textId="16DF8BB3" w:rsidR="00E136BA" w:rsidRDefault="00CA6BDD" w:rsidP="00E136BA">
      <w:pPr>
        <w:suppressAutoHyphens/>
        <w:ind w:left="274"/>
      </w:pPr>
      <w:r>
        <w:t>Maze</w:t>
      </w:r>
      <w:r w:rsidR="00E136BA">
        <w:t xml:space="preserve"> </w:t>
      </w:r>
      <w:r w:rsidR="00336B76">
        <w:t>design</w:t>
      </w:r>
      <w:r w:rsidR="00A83428">
        <w:t xml:space="preserve"> for training </w:t>
      </w:r>
      <w:r w:rsidR="00526B0B">
        <w:t>A</w:t>
      </w:r>
      <w:r w:rsidR="00A83428">
        <w:t>gent</w:t>
      </w:r>
      <w:r w:rsidR="00E136BA">
        <w:t>:</w:t>
      </w:r>
    </w:p>
    <w:p w14:paraId="7EA3FD89" w14:textId="7976AFDB" w:rsidR="00E136BA" w:rsidRDefault="00BD357F" w:rsidP="00E136BA">
      <w:pPr>
        <w:pStyle w:val="ListParagraph"/>
        <w:numPr>
          <w:ilvl w:val="0"/>
          <w:numId w:val="16"/>
        </w:numPr>
        <w:suppressAutoHyphens/>
      </w:pPr>
      <w:r>
        <w:t>The maze map has</w:t>
      </w:r>
      <w:r w:rsidR="00E068EE" w:rsidRPr="00E068EE">
        <w:t xml:space="preserve"> 8x8 cells. A cell includes four walls and one floor. </w:t>
      </w:r>
    </w:p>
    <w:p w14:paraId="20E3356D" w14:textId="409DD7AD" w:rsidR="00E136BA" w:rsidRDefault="00E068EE" w:rsidP="00E136BA">
      <w:pPr>
        <w:pStyle w:val="ListParagraph"/>
        <w:numPr>
          <w:ilvl w:val="0"/>
          <w:numId w:val="16"/>
        </w:numPr>
        <w:suppressAutoHyphens/>
      </w:pPr>
      <w:r w:rsidRPr="00E068EE">
        <w:t xml:space="preserve">An </w:t>
      </w:r>
      <w:r w:rsidR="00526B0B">
        <w:t>A</w:t>
      </w:r>
      <w:r w:rsidRPr="00E068EE">
        <w:t xml:space="preserve">gent with four discrete actions: </w:t>
      </w:r>
      <w:r w:rsidR="006A360D">
        <w:t>g</w:t>
      </w:r>
      <w:r w:rsidRPr="00E068EE">
        <w:t xml:space="preserve">o up, down, left, and right. Each action is to move into a cell. </w:t>
      </w:r>
    </w:p>
    <w:p w14:paraId="33E0B309" w14:textId="1D697382" w:rsidR="00E136BA" w:rsidRDefault="00E136BA" w:rsidP="00E136BA">
      <w:pPr>
        <w:pStyle w:val="ListParagraph"/>
        <w:numPr>
          <w:ilvl w:val="0"/>
          <w:numId w:val="16"/>
        </w:numPr>
        <w:suppressAutoHyphens/>
      </w:pPr>
      <w:r>
        <w:t>T</w:t>
      </w:r>
      <w:r w:rsidR="00E068EE" w:rsidRPr="00E068EE">
        <w:t xml:space="preserve">here is a destination for the </w:t>
      </w:r>
      <w:r w:rsidR="00526B0B">
        <w:t>A</w:t>
      </w:r>
      <w:r w:rsidR="00E068EE" w:rsidRPr="00E068EE">
        <w:t xml:space="preserve">gent to complete the maze. </w:t>
      </w:r>
    </w:p>
    <w:p w14:paraId="35E3A6EA" w14:textId="7FBFD99F" w:rsidR="00E136BA" w:rsidRDefault="00E068EE" w:rsidP="00E136BA">
      <w:pPr>
        <w:pStyle w:val="ListParagraph"/>
        <w:numPr>
          <w:ilvl w:val="0"/>
          <w:numId w:val="16"/>
        </w:numPr>
        <w:suppressAutoHyphens/>
      </w:pPr>
      <w:r w:rsidRPr="00E068EE">
        <w:t xml:space="preserve">The </w:t>
      </w:r>
      <w:r w:rsidR="00526B0B">
        <w:t>A</w:t>
      </w:r>
      <w:r w:rsidRPr="00E068EE">
        <w:t xml:space="preserve">gent has four raycasts (to detect collisions with the maze walls) on four sides around the </w:t>
      </w:r>
      <w:r w:rsidR="00526B0B">
        <w:t>A</w:t>
      </w:r>
      <w:r w:rsidRPr="00E068EE">
        <w:t xml:space="preserve">gent. The length of the raycast is one cell. </w:t>
      </w:r>
    </w:p>
    <w:p w14:paraId="5493E362" w14:textId="730516CB" w:rsidR="00E136BA" w:rsidRDefault="00A83428" w:rsidP="00E136BA">
      <w:pPr>
        <w:pStyle w:val="ListParagraph"/>
        <w:numPr>
          <w:ilvl w:val="0"/>
          <w:numId w:val="16"/>
        </w:numPr>
        <w:suppressAutoHyphens/>
      </w:pPr>
      <w:r>
        <w:t>T</w:t>
      </w:r>
      <w:r w:rsidR="00E068EE" w:rsidRPr="00E068EE">
        <w:t xml:space="preserve">he </w:t>
      </w:r>
      <w:r w:rsidR="00526B0B">
        <w:t>A</w:t>
      </w:r>
      <w:r w:rsidR="00E068EE" w:rsidRPr="00E068EE">
        <w:t>gent has four 3D Ray Perception Sensors</w:t>
      </w:r>
      <w:r w:rsidR="006A360D">
        <w:t xml:space="preserve"> </w:t>
      </w:r>
      <w:r w:rsidR="009F764A">
        <w:fldChar w:fldCharType="begin" w:fldLock="1"/>
      </w:r>
      <w:r w:rsidR="00B75A87">
        <w:instrText>ADDIN CSL_CITATION {"citationItems":[{"id":"ITEM-1","itemData":{"DOI":"10.1109/ACCESS.2017.2766579","ISSN":"21693536","abstract":"A novel visual and infrared sensor data-based system to assist visually impaired users in detecting obstacles in their path while independently navigating indoors is presented. The system has been developed for the recently introduced Google Project Tango Tablet Development Kit equipped with a powerful graphics processor and several sensors which allow it to track its motion and orientation in 3-D space in real-Time. It exploits the inbuilt functionalities of the Unity engine in the Tango SDK to create a 3-D reconstruction of the surrounding environment, then associates a Unity collider component with the user and utilizes it to determine his interaction with the reconstructed mesh in order to detect obstacles. The user is warned about any detected obstacles via audio alerts. An extensive empirical evaluation of the obstacle detection component has yielded favorable results, thus, confirming the potential of this system for future development work.","author":[{"dropping-particle":"","family":"Jafri","given":"Rabia","non-dropping-particle":"","parse-names":false,"suffix":""},{"dropping-particle":"","family":"Campos","given":"Rodrigo Louzada","non-dropping-particle":"","parse-names":false,"suffix":""},{"dropping-particle":"","family":"Ali","given":"Syed Abid","non-dropping-particle":"","parse-names":false,"suffix":""},{"dropping-particle":"","family":"Arabnia","given":"Hamid R.","non-dropping-particle":"","parse-names":false,"suffix":""}],"container-title":"IEEE Access","id":"ITEM-1","issued":{"date-parts":[["2017"]]},"page":"443-454","publisher":"IEEE","title":"Visual and Infrared Sensor Data-Based Obstacle Detection for the Visually Impaired Using the Google Project Tango Tablet Development Kit and the Unity Engine","type":"article-journal","volume":"6"},"uris":["http://www.mendeley.com/documents/?uuid=6996dacd-2d77-4d59-9f74-c513e60daf6e"]}],"mendeley":{"formattedCitation":"[16]","plainTextFormattedCitation":"[16]","previouslyFormattedCitation":"[15]"},"properties":{"noteIndex":0},"schema":"https://github.com/citation-style-language/schema/raw/master/csl-citation.json"}</w:instrText>
      </w:r>
      <w:r w:rsidR="009F764A">
        <w:fldChar w:fldCharType="separate"/>
      </w:r>
      <w:r w:rsidR="00B75A87" w:rsidRPr="00B75A87">
        <w:rPr>
          <w:noProof/>
        </w:rPr>
        <w:t>[16]</w:t>
      </w:r>
      <w:r w:rsidR="009F764A">
        <w:fldChar w:fldCharType="end"/>
      </w:r>
      <w:r w:rsidR="00E068EE" w:rsidRPr="00E068EE">
        <w:t xml:space="preserve"> - the </w:t>
      </w:r>
      <w:r w:rsidR="00526B0B">
        <w:t>A</w:t>
      </w:r>
      <w:r w:rsidR="00E068EE" w:rsidRPr="00E068EE">
        <w:t xml:space="preserve">gent's observations, arranged according to the other four raycasts. </w:t>
      </w:r>
    </w:p>
    <w:p w14:paraId="1914811F" w14:textId="79873F4A" w:rsidR="00F63BF4" w:rsidRDefault="00E068EE" w:rsidP="00E136BA">
      <w:pPr>
        <w:pStyle w:val="ListParagraph"/>
        <w:numPr>
          <w:ilvl w:val="0"/>
          <w:numId w:val="16"/>
        </w:numPr>
        <w:suppressAutoHyphens/>
      </w:pPr>
      <w:r w:rsidRPr="00E068EE">
        <w:t>The total size of the created observations is: (Observation Stacks) * (1 + 2 * Rays Per Direction) * (Num Detectable Tags + 2) = 1 * (1 + 2 * 2) * (1 + 2) = 15</w:t>
      </w:r>
      <w:r w:rsidR="00555D7F">
        <w:t>.</w:t>
      </w:r>
    </w:p>
    <w:p w14:paraId="0DF70930" w14:textId="7A6F4EF0" w:rsidR="00167CFE" w:rsidRDefault="00734D50" w:rsidP="00167CFE">
      <w:pPr>
        <w:pStyle w:val="Title"/>
      </w:pPr>
      <w:r>
        <w:rPr>
          <w:noProof/>
        </w:rPr>
        <w:lastRenderedPageBreak/>
        <w:drawing>
          <wp:inline distT="0" distB="0" distL="0" distR="0" wp14:anchorId="1B343843" wp14:editId="13D0D14A">
            <wp:extent cx="2486025" cy="24860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99472" cy="2499472"/>
                    </a:xfrm>
                    <a:prstGeom prst="rect">
                      <a:avLst/>
                    </a:prstGeom>
                  </pic:spPr>
                </pic:pic>
              </a:graphicData>
            </a:graphic>
          </wp:inline>
        </w:drawing>
      </w:r>
    </w:p>
    <w:p w14:paraId="5DBB9131" w14:textId="53F42B7F" w:rsidR="00167CFE" w:rsidRPr="0037496D" w:rsidRDefault="00167CFE" w:rsidP="00167CFE">
      <w:pPr>
        <w:jc w:val="center"/>
        <w:rPr>
          <w:sz w:val="18"/>
          <w:szCs w:val="18"/>
        </w:rPr>
      </w:pPr>
      <w:r w:rsidRPr="00F57367">
        <w:rPr>
          <w:b/>
          <w:sz w:val="18"/>
          <w:szCs w:val="18"/>
        </w:rPr>
        <w:t xml:space="preserve">Fig. </w:t>
      </w:r>
      <w:r>
        <w:rPr>
          <w:b/>
          <w:sz w:val="18"/>
          <w:szCs w:val="18"/>
        </w:rPr>
        <w:t>1</w:t>
      </w:r>
      <w:r w:rsidRPr="00F57367">
        <w:rPr>
          <w:b/>
          <w:sz w:val="18"/>
          <w:szCs w:val="18"/>
        </w:rPr>
        <w:t>.</w:t>
      </w:r>
      <w:r w:rsidRPr="00F57367">
        <w:rPr>
          <w:sz w:val="18"/>
          <w:szCs w:val="18"/>
        </w:rPr>
        <w:t xml:space="preserve"> </w:t>
      </w:r>
      <w:r>
        <w:rPr>
          <w:sz w:val="18"/>
          <w:szCs w:val="18"/>
        </w:rPr>
        <w:t xml:space="preserve">Simple 8x8 </w:t>
      </w:r>
      <w:r w:rsidR="00C76F80">
        <w:rPr>
          <w:sz w:val="18"/>
          <w:szCs w:val="18"/>
        </w:rPr>
        <w:t>m</w:t>
      </w:r>
      <w:r>
        <w:rPr>
          <w:sz w:val="18"/>
          <w:szCs w:val="18"/>
        </w:rPr>
        <w:t>aze</w:t>
      </w:r>
      <w:r w:rsidRPr="00F57367">
        <w:rPr>
          <w:sz w:val="18"/>
          <w:szCs w:val="18"/>
        </w:rPr>
        <w:t>.</w:t>
      </w:r>
    </w:p>
    <w:p w14:paraId="66E0EB9B" w14:textId="77777777" w:rsidR="00167CFE" w:rsidRPr="00167CFE" w:rsidRDefault="00167CFE" w:rsidP="00167CFE">
      <w:pPr>
        <w:jc w:val="center"/>
      </w:pPr>
    </w:p>
    <w:p w14:paraId="45681604" w14:textId="09F369AE" w:rsidR="00734D50" w:rsidRDefault="008C633A" w:rsidP="00396428">
      <w:pPr>
        <w:suppressAutoHyphens/>
        <w:ind w:firstLine="274"/>
      </w:pPr>
      <w:r>
        <w:t xml:space="preserve">The </w:t>
      </w:r>
      <w:r w:rsidR="00734D50" w:rsidRPr="00734D50">
        <w:t xml:space="preserve">Agent moves in 4 directions (up and down, left, right). When the Agent moves in a </w:t>
      </w:r>
      <w:r w:rsidRPr="008C633A">
        <w:t xml:space="preserve">specific </w:t>
      </w:r>
      <w:r w:rsidR="00734D50" w:rsidRPr="00734D50">
        <w:t>direction and that side's raycast detects the wall</w:t>
      </w:r>
      <w:r>
        <w:t xml:space="preserve">, </w:t>
      </w:r>
      <w:r w:rsidR="00734D50" w:rsidRPr="00734D50">
        <w:t xml:space="preserve">but the Agent still decides to go in that direction, </w:t>
      </w:r>
      <w:r w:rsidRPr="008C633A">
        <w:t>deduct 1 point</w:t>
      </w:r>
      <w:r w:rsidR="00734D50" w:rsidRPr="00734D50">
        <w:t>.</w:t>
      </w:r>
    </w:p>
    <w:p w14:paraId="2DBFF19C" w14:textId="431375D2" w:rsidR="00E068EE" w:rsidRDefault="00734D50" w:rsidP="00396428">
      <w:pPr>
        <w:suppressAutoHyphens/>
        <w:ind w:firstLine="274"/>
      </w:pPr>
      <w:r w:rsidRPr="00734D50">
        <w:t>Agent when entering a cell</w:t>
      </w:r>
      <w:r>
        <w:t xml:space="preserve"> </w:t>
      </w:r>
      <w:r w:rsidR="008C633A" w:rsidRPr="008C633A">
        <w:t>will award or punished</w:t>
      </w:r>
      <w:r>
        <w:t>:</w:t>
      </w:r>
    </w:p>
    <w:p w14:paraId="46298B67" w14:textId="77777777" w:rsidR="003A4997" w:rsidRPr="003A4997" w:rsidRDefault="003A4997" w:rsidP="003A4997">
      <w:pPr>
        <w:pStyle w:val="ListParagraph"/>
        <w:numPr>
          <w:ilvl w:val="0"/>
          <w:numId w:val="15"/>
        </w:numPr>
      </w:pPr>
      <w:r w:rsidRPr="003A4997">
        <w:t>Entering for the first time, Agent gets 3 points, and that background box turns yellow.</w:t>
      </w:r>
    </w:p>
    <w:p w14:paraId="42D5D2E6" w14:textId="77777777" w:rsidR="003A4997" w:rsidRPr="003A4997" w:rsidRDefault="003A4997" w:rsidP="003A4997">
      <w:pPr>
        <w:pStyle w:val="ListParagraph"/>
        <w:numPr>
          <w:ilvl w:val="0"/>
          <w:numId w:val="15"/>
        </w:numPr>
      </w:pPr>
      <w:r w:rsidRPr="003A4997">
        <w:t>Entering the second time, the Agent deducts 0.5, and the background cell turns orange.</w:t>
      </w:r>
    </w:p>
    <w:p w14:paraId="20088B49" w14:textId="77777777" w:rsidR="003A4997" w:rsidRPr="003A4997" w:rsidRDefault="003A4997" w:rsidP="003A4997">
      <w:pPr>
        <w:pStyle w:val="ListParagraph"/>
        <w:numPr>
          <w:ilvl w:val="0"/>
          <w:numId w:val="15"/>
        </w:numPr>
      </w:pPr>
      <w:r w:rsidRPr="003A4997">
        <w:t xml:space="preserve">The Agent deducts 1 point the third time, and the background box turns purple. </w:t>
      </w:r>
    </w:p>
    <w:p w14:paraId="02D43F2C" w14:textId="77777777" w:rsidR="003A4997" w:rsidRPr="003A4997" w:rsidRDefault="003A4997" w:rsidP="003A4997">
      <w:pPr>
        <w:pStyle w:val="ListParagraph"/>
        <w:numPr>
          <w:ilvl w:val="0"/>
          <w:numId w:val="15"/>
        </w:numPr>
      </w:pPr>
      <w:r w:rsidRPr="003A4997">
        <w:t xml:space="preserve">Entering from the fourth time onwards, the Agent has deducted 2 points, and the background is still purple. Purple is the final penalty level when entering. </w:t>
      </w:r>
    </w:p>
    <w:p w14:paraId="238831AF" w14:textId="77777777" w:rsidR="003A4997" w:rsidRPr="003A4997" w:rsidRDefault="003A4997" w:rsidP="003A4997">
      <w:pPr>
        <w:pStyle w:val="ListParagraph"/>
        <w:numPr>
          <w:ilvl w:val="0"/>
          <w:numId w:val="15"/>
        </w:numPr>
        <w:spacing w:after="160" w:line="259" w:lineRule="auto"/>
        <w:jc w:val="left"/>
      </w:pPr>
      <w:r w:rsidRPr="003A4997">
        <w:t>When colliding with the end of the maze, Agent will be awarded 100 points and finish solving the maze.</w:t>
      </w:r>
    </w:p>
    <w:p w14:paraId="429042C3" w14:textId="04126AC8" w:rsidR="00F768D1" w:rsidRPr="00F768D1" w:rsidRDefault="00F768D1" w:rsidP="00734D50">
      <w:pPr>
        <w:pStyle w:val="ListParagraph"/>
        <w:ind w:left="360"/>
      </w:pPr>
    </w:p>
    <w:p w14:paraId="709785CA" w14:textId="6CB8C2E3" w:rsidR="00C34F23" w:rsidRDefault="00C34F23" w:rsidP="008C5B45">
      <w:pPr>
        <w:pStyle w:val="heading1"/>
        <w:spacing w:line="240" w:lineRule="auto"/>
        <w:ind w:left="562" w:hanging="562"/>
      </w:pPr>
      <w:r w:rsidRPr="00F57367">
        <w:t>Experiments and Results</w:t>
      </w:r>
    </w:p>
    <w:p w14:paraId="756E36B3" w14:textId="77777777" w:rsidR="00C34F23" w:rsidRPr="00F57367" w:rsidRDefault="00C34F23" w:rsidP="008C5B45">
      <w:pPr>
        <w:pStyle w:val="heading2"/>
        <w:spacing w:before="0" w:line="240" w:lineRule="auto"/>
        <w:ind w:left="562" w:hanging="562"/>
      </w:pPr>
      <w:r w:rsidRPr="00F57367">
        <w:t xml:space="preserve">Implementation </w:t>
      </w:r>
    </w:p>
    <w:p w14:paraId="60FE59DD" w14:textId="5052E7E6" w:rsidR="00A93C63" w:rsidRDefault="00DC38DA" w:rsidP="00396428">
      <w:pPr>
        <w:suppressAutoHyphens/>
      </w:pPr>
      <w:r w:rsidRPr="00DC38DA">
        <w:t>Mazes and Agents use The software Unity Ver.2020 and ML-Agent library to build. All experiments were performed on NVIDIA 1080Ti GPU. The PPO algorithm with the hyperparameters is varied differently, with the max-step during training being 5000000</w:t>
      </w:r>
      <w:r w:rsidR="00A93C63">
        <w:t>.</w:t>
      </w:r>
    </w:p>
    <w:p w14:paraId="18CA61F5" w14:textId="77777777" w:rsidR="00A93C63" w:rsidRDefault="00A93C63" w:rsidP="00396428">
      <w:pPr>
        <w:suppressAutoHyphens/>
        <w:ind w:firstLine="274"/>
      </w:pPr>
      <w:r>
        <w:t>There are two conditions to ending an episode:</w:t>
      </w:r>
    </w:p>
    <w:p w14:paraId="271CB259" w14:textId="30814223" w:rsidR="00A93C63" w:rsidRDefault="00A93C63" w:rsidP="002B1422">
      <w:pPr>
        <w:pStyle w:val="ListParagraph"/>
        <w:numPr>
          <w:ilvl w:val="0"/>
          <w:numId w:val="7"/>
        </w:numPr>
        <w:ind w:left="270" w:hanging="270"/>
      </w:pPr>
      <w:r>
        <w:t xml:space="preserve">The </w:t>
      </w:r>
      <w:r w:rsidR="00526B0B">
        <w:t>A</w:t>
      </w:r>
      <w:r>
        <w:t>gent moves in the maze with enough steps of 3000, the episode will end, and the maze will reset.</w:t>
      </w:r>
    </w:p>
    <w:p w14:paraId="0CCD88BB" w14:textId="39D8E416" w:rsidR="00A93C63" w:rsidRDefault="00A93C63" w:rsidP="002B1422">
      <w:pPr>
        <w:pStyle w:val="ListParagraph"/>
        <w:numPr>
          <w:ilvl w:val="0"/>
          <w:numId w:val="7"/>
        </w:numPr>
        <w:ind w:left="270" w:hanging="270"/>
      </w:pPr>
      <w:r>
        <w:lastRenderedPageBreak/>
        <w:t xml:space="preserve">The </w:t>
      </w:r>
      <w:r w:rsidR="00526B0B">
        <w:t>A</w:t>
      </w:r>
      <w:r>
        <w:t>gent moves to the destination and ends the episode, and the maze will reset.</w:t>
      </w:r>
    </w:p>
    <w:p w14:paraId="26C648F5" w14:textId="063C773A" w:rsidR="00C34F23" w:rsidRPr="00C34F23" w:rsidRDefault="00C34F23" w:rsidP="003B504D">
      <w:pPr>
        <w:pStyle w:val="heading2"/>
        <w:spacing w:before="120" w:after="120" w:line="240" w:lineRule="auto"/>
        <w:ind w:left="562" w:hanging="562"/>
      </w:pPr>
      <w:r>
        <w:t>Config Hyperparameters</w:t>
      </w:r>
    </w:p>
    <w:p w14:paraId="7CF55F15" w14:textId="628C70D9" w:rsidR="00555D7F" w:rsidRDefault="00DC38DA" w:rsidP="00034F4C">
      <w:pPr>
        <w:suppressAutoHyphens/>
      </w:pPr>
      <w:r w:rsidRPr="00DC38DA">
        <w:t>To perform tuning, the hyperparameters are taken to default values and then change each of its values to observe and evaluate the results</w:t>
      </w:r>
      <w:r w:rsidR="00034F4C" w:rsidRPr="00034F4C">
        <w:t>.</w:t>
      </w:r>
    </w:p>
    <w:p w14:paraId="57B697C1" w14:textId="78D19674" w:rsidR="00707EB2" w:rsidRDefault="00707EB2" w:rsidP="00034F4C">
      <w:pPr>
        <w:suppressAutoHyphens/>
      </w:pPr>
    </w:p>
    <w:tbl>
      <w:tblPr>
        <w:tblStyle w:val="TableGrid"/>
        <w:tblW w:w="0" w:type="auto"/>
        <w:jc w:val="center"/>
        <w:tblLook w:val="04A0" w:firstRow="1" w:lastRow="0" w:firstColumn="1" w:lastColumn="0" w:noHBand="0" w:noVBand="1"/>
      </w:tblPr>
      <w:tblGrid>
        <w:gridCol w:w="3330"/>
      </w:tblGrid>
      <w:tr w:rsidR="00034F4C" w14:paraId="21A3D937" w14:textId="77777777" w:rsidTr="00A4753F">
        <w:trPr>
          <w:trHeight w:val="1524"/>
          <w:jc w:val="center"/>
        </w:trPr>
        <w:tc>
          <w:tcPr>
            <w:tcW w:w="3330" w:type="dxa"/>
          </w:tcPr>
          <w:p w14:paraId="06BDD1AC" w14:textId="77777777" w:rsidR="00034F4C" w:rsidRPr="00707EB2" w:rsidRDefault="00034F4C" w:rsidP="00A4753F">
            <w:pPr>
              <w:rPr>
                <w:szCs w:val="18"/>
              </w:rPr>
            </w:pPr>
            <w:r w:rsidRPr="00707EB2">
              <w:rPr>
                <w:szCs w:val="18"/>
              </w:rPr>
              <w:t>hyperparameters:</w:t>
            </w:r>
          </w:p>
          <w:p w14:paraId="3B2164CA" w14:textId="77777777" w:rsidR="00034F4C" w:rsidRPr="00707EB2" w:rsidRDefault="00034F4C" w:rsidP="00A4753F">
            <w:pPr>
              <w:rPr>
                <w:szCs w:val="18"/>
              </w:rPr>
            </w:pPr>
            <w:r w:rsidRPr="00707EB2">
              <w:rPr>
                <w:szCs w:val="18"/>
              </w:rPr>
              <w:t xml:space="preserve">      batch_size: 128</w:t>
            </w:r>
          </w:p>
          <w:p w14:paraId="0B2460CB" w14:textId="77777777" w:rsidR="00034F4C" w:rsidRPr="00707EB2" w:rsidRDefault="00034F4C" w:rsidP="00A4753F">
            <w:pPr>
              <w:rPr>
                <w:szCs w:val="18"/>
              </w:rPr>
            </w:pPr>
            <w:r w:rsidRPr="00707EB2">
              <w:rPr>
                <w:szCs w:val="18"/>
              </w:rPr>
              <w:t xml:space="preserve">      buffer_size: 2048</w:t>
            </w:r>
          </w:p>
          <w:p w14:paraId="0DA20332" w14:textId="77777777" w:rsidR="00034F4C" w:rsidRPr="00707EB2" w:rsidRDefault="00034F4C" w:rsidP="00A4753F">
            <w:pPr>
              <w:rPr>
                <w:szCs w:val="18"/>
              </w:rPr>
            </w:pPr>
            <w:r w:rsidRPr="00707EB2">
              <w:rPr>
                <w:szCs w:val="18"/>
              </w:rPr>
              <w:t xml:space="preserve">      learning_rate: 0.0003</w:t>
            </w:r>
          </w:p>
          <w:p w14:paraId="1B615887" w14:textId="77777777" w:rsidR="00034F4C" w:rsidRPr="00707EB2" w:rsidRDefault="00034F4C" w:rsidP="00A4753F">
            <w:pPr>
              <w:rPr>
                <w:szCs w:val="18"/>
              </w:rPr>
            </w:pPr>
            <w:r w:rsidRPr="00707EB2">
              <w:rPr>
                <w:szCs w:val="18"/>
              </w:rPr>
              <w:t xml:space="preserve">      beta: 0.005</w:t>
            </w:r>
          </w:p>
          <w:p w14:paraId="008DF1D6" w14:textId="77777777" w:rsidR="00034F4C" w:rsidRPr="00707EB2" w:rsidRDefault="00034F4C" w:rsidP="00A4753F">
            <w:pPr>
              <w:rPr>
                <w:szCs w:val="18"/>
              </w:rPr>
            </w:pPr>
            <w:r w:rsidRPr="00707EB2">
              <w:rPr>
                <w:szCs w:val="18"/>
              </w:rPr>
              <w:t xml:space="preserve">      epsilon: 0.2</w:t>
            </w:r>
          </w:p>
          <w:p w14:paraId="60835A75" w14:textId="77777777" w:rsidR="00034F4C" w:rsidRPr="00707EB2" w:rsidRDefault="00034F4C" w:rsidP="00A4753F">
            <w:pPr>
              <w:rPr>
                <w:szCs w:val="18"/>
              </w:rPr>
            </w:pPr>
            <w:r w:rsidRPr="00707EB2">
              <w:rPr>
                <w:szCs w:val="18"/>
              </w:rPr>
              <w:t xml:space="preserve">      lambd: 0.95</w:t>
            </w:r>
          </w:p>
          <w:p w14:paraId="2A3231CB" w14:textId="77777777" w:rsidR="00034F4C" w:rsidRPr="00707EB2" w:rsidRDefault="00034F4C" w:rsidP="00A4753F">
            <w:pPr>
              <w:rPr>
                <w:szCs w:val="18"/>
              </w:rPr>
            </w:pPr>
            <w:r w:rsidRPr="00707EB2">
              <w:rPr>
                <w:szCs w:val="18"/>
              </w:rPr>
              <w:t xml:space="preserve">      num_epoch: 3</w:t>
            </w:r>
          </w:p>
          <w:p w14:paraId="62ACFE47" w14:textId="77777777" w:rsidR="00034F4C" w:rsidRPr="00A10FF1" w:rsidRDefault="00034F4C" w:rsidP="00A4753F">
            <w:r w:rsidRPr="00707EB2">
              <w:rPr>
                <w:szCs w:val="18"/>
              </w:rPr>
              <w:t xml:space="preserve">      learning_rate_schedule: linear</w:t>
            </w:r>
          </w:p>
        </w:tc>
      </w:tr>
    </w:tbl>
    <w:p w14:paraId="40D22D3E" w14:textId="5A1E7964" w:rsidR="003B504D" w:rsidRPr="003B504D" w:rsidRDefault="00034F4C" w:rsidP="003B504D">
      <w:pPr>
        <w:jc w:val="center"/>
        <w:rPr>
          <w:sz w:val="18"/>
          <w:szCs w:val="18"/>
        </w:rPr>
      </w:pPr>
      <w:r>
        <w:rPr>
          <w:b/>
          <w:sz w:val="18"/>
          <w:szCs w:val="18"/>
        </w:rPr>
        <w:br/>
      </w:r>
      <w:r w:rsidRPr="00F57367">
        <w:rPr>
          <w:b/>
          <w:sz w:val="18"/>
          <w:szCs w:val="18"/>
        </w:rPr>
        <w:t xml:space="preserve">Fig. </w:t>
      </w:r>
      <w:r>
        <w:rPr>
          <w:b/>
          <w:sz w:val="18"/>
          <w:szCs w:val="18"/>
        </w:rPr>
        <w:t>5</w:t>
      </w:r>
      <w:r w:rsidRPr="00F57367">
        <w:rPr>
          <w:b/>
          <w:sz w:val="18"/>
          <w:szCs w:val="18"/>
        </w:rPr>
        <w:t>.</w:t>
      </w:r>
      <w:r w:rsidRPr="00F57367">
        <w:rPr>
          <w:sz w:val="18"/>
          <w:szCs w:val="18"/>
        </w:rPr>
        <w:t xml:space="preserve"> </w:t>
      </w:r>
      <w:r>
        <w:rPr>
          <w:sz w:val="18"/>
          <w:szCs w:val="18"/>
        </w:rPr>
        <w:t>Default configuration hyperparameters</w:t>
      </w:r>
      <w:r w:rsidRPr="00F57367">
        <w:rPr>
          <w:sz w:val="18"/>
          <w:szCs w:val="18"/>
        </w:rPr>
        <w:t>.</w:t>
      </w:r>
    </w:p>
    <w:p w14:paraId="053AF4F4" w14:textId="016A1D52" w:rsidR="005603FC" w:rsidRDefault="005603FC" w:rsidP="003B504D">
      <w:pPr>
        <w:pStyle w:val="heading2"/>
        <w:spacing w:before="120" w:after="120" w:line="240" w:lineRule="auto"/>
        <w:ind w:left="562" w:hanging="562"/>
      </w:pPr>
      <w:r>
        <w:t xml:space="preserve">Results of </w:t>
      </w:r>
      <w:r w:rsidR="000B6991">
        <w:t>maze training</w:t>
      </w:r>
    </w:p>
    <w:p w14:paraId="5EF37F72" w14:textId="5E5BB247" w:rsidR="000B6991" w:rsidRPr="000B6991" w:rsidRDefault="000B6991" w:rsidP="003B504D">
      <w:pPr>
        <w:pStyle w:val="heading2"/>
        <w:numPr>
          <w:ilvl w:val="0"/>
          <w:numId w:val="0"/>
        </w:numPr>
        <w:spacing w:before="120" w:after="120"/>
        <w:ind w:left="562" w:hanging="562"/>
      </w:pPr>
      <w:r>
        <w:t>Result of Fixed maze 8x8</w:t>
      </w:r>
    </w:p>
    <w:p w14:paraId="370B97C3" w14:textId="77777777" w:rsidR="000B6991" w:rsidRPr="000B6991" w:rsidRDefault="000B6991" w:rsidP="000B6991"/>
    <w:p w14:paraId="05A9B587" w14:textId="038551E4" w:rsidR="00396428" w:rsidRPr="00396428" w:rsidRDefault="00EA44A4" w:rsidP="005603FC">
      <w:pPr>
        <w:suppressAutoHyphens/>
      </w:pPr>
      <w:r>
        <w:rPr>
          <w:noProof/>
        </w:rPr>
        <w:drawing>
          <wp:anchor distT="0" distB="0" distL="114300" distR="114300" simplePos="0" relativeHeight="251658240" behindDoc="0" locked="0" layoutInCell="1" allowOverlap="1" wp14:anchorId="5EDEC009" wp14:editId="24B4F22A">
            <wp:simplePos x="0" y="0"/>
            <wp:positionH relativeFrom="margin">
              <wp:align>left</wp:align>
            </wp:positionH>
            <wp:positionV relativeFrom="paragraph">
              <wp:posOffset>4692</wp:posOffset>
            </wp:positionV>
            <wp:extent cx="2523744" cy="1463040"/>
            <wp:effectExtent l="0" t="0" r="0" b="3810"/>
            <wp:wrapSquare wrapText="bothSides"/>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3744" cy="1463040"/>
                    </a:xfrm>
                    <a:prstGeom prst="rect">
                      <a:avLst/>
                    </a:prstGeom>
                  </pic:spPr>
                </pic:pic>
              </a:graphicData>
            </a:graphic>
            <wp14:sizeRelH relativeFrom="page">
              <wp14:pctWidth>0</wp14:pctWidth>
            </wp14:sizeRelH>
            <wp14:sizeRelV relativeFrom="page">
              <wp14:pctHeight>0</wp14:pctHeight>
            </wp14:sizeRelV>
          </wp:anchor>
        </w:drawing>
      </w:r>
    </w:p>
    <w:p w14:paraId="4ADDDE52" w14:textId="70213F3B" w:rsidR="002B6F34" w:rsidRPr="00F57367" w:rsidRDefault="002B6F34" w:rsidP="00555D7F">
      <w:pPr>
        <w:spacing w:after="120"/>
        <w:jc w:val="center"/>
      </w:pPr>
      <w:r w:rsidRPr="00F57367">
        <w:rPr>
          <w:b/>
          <w:sz w:val="18"/>
          <w:szCs w:val="18"/>
        </w:rPr>
        <w:t>Table 1.</w:t>
      </w:r>
      <w:r w:rsidRPr="00F57367">
        <w:rPr>
          <w:sz w:val="18"/>
          <w:szCs w:val="18"/>
        </w:rPr>
        <w:t xml:space="preserve"> </w:t>
      </w:r>
      <w:r w:rsidR="00847CD1" w:rsidRPr="00847CD1">
        <w:rPr>
          <w:sz w:val="18"/>
          <w:szCs w:val="18"/>
        </w:rPr>
        <w:t>Compare the results when c</w:t>
      </w:r>
      <w:r w:rsidR="00847CD1">
        <w:rPr>
          <w:sz w:val="18"/>
          <w:szCs w:val="18"/>
        </w:rPr>
        <w:t>hanging the hyperparameter Beta</w:t>
      </w:r>
      <w:r w:rsidR="00DC38DA">
        <w:rPr>
          <w:sz w:val="18"/>
          <w:szCs w:val="18"/>
        </w:rPr>
        <w:t>.</w:t>
      </w:r>
    </w:p>
    <w:tbl>
      <w:tblPr>
        <w:tblStyle w:val="PlainTable2"/>
        <w:tblW w:w="2520" w:type="dxa"/>
        <w:jc w:val="center"/>
        <w:tblLayout w:type="fixed"/>
        <w:tblLook w:val="0600" w:firstRow="0" w:lastRow="0" w:firstColumn="0" w:lastColumn="0" w:noHBand="1" w:noVBand="1"/>
      </w:tblPr>
      <w:tblGrid>
        <w:gridCol w:w="720"/>
        <w:gridCol w:w="810"/>
        <w:gridCol w:w="990"/>
      </w:tblGrid>
      <w:tr w:rsidR="002B6F34" w14:paraId="0649B555" w14:textId="77777777" w:rsidTr="003B504D">
        <w:trPr>
          <w:jc w:val="center"/>
        </w:trPr>
        <w:tc>
          <w:tcPr>
            <w:tcW w:w="720" w:type="dxa"/>
          </w:tcPr>
          <w:p w14:paraId="3CA6C702" w14:textId="0E3BBD73" w:rsidR="002B6F34" w:rsidRPr="00A2238A" w:rsidRDefault="002B6F34" w:rsidP="00A93C63">
            <w:pPr>
              <w:widowControl w:val="0"/>
              <w:jc w:val="center"/>
              <w:rPr>
                <w:sz w:val="18"/>
              </w:rPr>
            </w:pPr>
            <w:r>
              <w:rPr>
                <w:sz w:val="18"/>
              </w:rPr>
              <w:t>Beta</w:t>
            </w:r>
          </w:p>
        </w:tc>
        <w:tc>
          <w:tcPr>
            <w:tcW w:w="810" w:type="dxa"/>
          </w:tcPr>
          <w:p w14:paraId="18233F1D" w14:textId="68096720" w:rsidR="002B6F34" w:rsidRPr="00A2238A" w:rsidRDefault="002B6F34" w:rsidP="00F22101">
            <w:pPr>
              <w:widowControl w:val="0"/>
              <w:jc w:val="center"/>
              <w:rPr>
                <w:sz w:val="18"/>
              </w:rPr>
            </w:pPr>
            <w:r>
              <w:rPr>
                <w:sz w:val="18"/>
              </w:rPr>
              <w:t>Reward</w:t>
            </w:r>
          </w:p>
        </w:tc>
        <w:tc>
          <w:tcPr>
            <w:tcW w:w="990" w:type="dxa"/>
          </w:tcPr>
          <w:p w14:paraId="1B38FCA7" w14:textId="7D137D6A" w:rsidR="002B6F34" w:rsidRPr="00A2238A" w:rsidRDefault="002B6F34" w:rsidP="00F22101">
            <w:pPr>
              <w:widowControl w:val="0"/>
              <w:jc w:val="center"/>
              <w:rPr>
                <w:sz w:val="18"/>
              </w:rPr>
            </w:pPr>
            <w:r>
              <w:rPr>
                <w:sz w:val="18"/>
              </w:rPr>
              <w:t>Time Cost</w:t>
            </w:r>
          </w:p>
        </w:tc>
      </w:tr>
      <w:tr w:rsidR="002B6F34" w14:paraId="26003F6D" w14:textId="77777777" w:rsidTr="003B504D">
        <w:trPr>
          <w:trHeight w:val="184"/>
          <w:jc w:val="center"/>
        </w:trPr>
        <w:tc>
          <w:tcPr>
            <w:tcW w:w="720" w:type="dxa"/>
          </w:tcPr>
          <w:p w14:paraId="54BE43A3" w14:textId="6918BDFC" w:rsidR="002B6F34" w:rsidRPr="00A2238A" w:rsidRDefault="002B6F34" w:rsidP="00A93C63">
            <w:pPr>
              <w:widowControl w:val="0"/>
              <w:jc w:val="center"/>
              <w:rPr>
                <w:sz w:val="18"/>
              </w:rPr>
            </w:pPr>
            <w:r>
              <w:rPr>
                <w:sz w:val="18"/>
              </w:rPr>
              <w:t>0.01</w:t>
            </w:r>
          </w:p>
        </w:tc>
        <w:tc>
          <w:tcPr>
            <w:tcW w:w="810" w:type="dxa"/>
          </w:tcPr>
          <w:p w14:paraId="7E9B69A4" w14:textId="7D8E7434" w:rsidR="002B6F34" w:rsidRPr="00A2238A" w:rsidRDefault="002B6F34" w:rsidP="00F22101">
            <w:pPr>
              <w:widowControl w:val="0"/>
              <w:jc w:val="center"/>
              <w:rPr>
                <w:sz w:val="18"/>
              </w:rPr>
            </w:pPr>
            <w:r>
              <w:rPr>
                <w:sz w:val="18"/>
              </w:rPr>
              <w:t>122.8</w:t>
            </w:r>
          </w:p>
        </w:tc>
        <w:tc>
          <w:tcPr>
            <w:tcW w:w="990" w:type="dxa"/>
          </w:tcPr>
          <w:p w14:paraId="2B30BBDB" w14:textId="4775C364" w:rsidR="002B6F34" w:rsidRPr="00A2238A" w:rsidRDefault="002B6F34" w:rsidP="00F22101">
            <w:pPr>
              <w:widowControl w:val="0"/>
              <w:jc w:val="center"/>
              <w:rPr>
                <w:sz w:val="18"/>
              </w:rPr>
            </w:pPr>
            <w:r>
              <w:rPr>
                <w:sz w:val="18"/>
              </w:rPr>
              <w:t>49m 45s</w:t>
            </w:r>
          </w:p>
        </w:tc>
      </w:tr>
      <w:tr w:rsidR="002B6F34" w14:paraId="100087EB" w14:textId="77777777" w:rsidTr="003B504D">
        <w:trPr>
          <w:jc w:val="center"/>
        </w:trPr>
        <w:tc>
          <w:tcPr>
            <w:tcW w:w="720" w:type="dxa"/>
          </w:tcPr>
          <w:p w14:paraId="728DEFD1" w14:textId="36E7428B" w:rsidR="002B6F34" w:rsidRPr="00A2238A" w:rsidRDefault="002B6F34" w:rsidP="00A93C63">
            <w:pPr>
              <w:widowControl w:val="0"/>
              <w:jc w:val="center"/>
              <w:rPr>
                <w:sz w:val="18"/>
              </w:rPr>
            </w:pPr>
            <w:r>
              <w:rPr>
                <w:sz w:val="18"/>
              </w:rPr>
              <w:t>0.001</w:t>
            </w:r>
          </w:p>
        </w:tc>
        <w:tc>
          <w:tcPr>
            <w:tcW w:w="810" w:type="dxa"/>
          </w:tcPr>
          <w:p w14:paraId="197A9D54" w14:textId="64324256" w:rsidR="002B6F34" w:rsidRPr="00A2238A" w:rsidRDefault="002B6F34" w:rsidP="00F22101">
            <w:pPr>
              <w:widowControl w:val="0"/>
              <w:jc w:val="center"/>
              <w:rPr>
                <w:sz w:val="18"/>
              </w:rPr>
            </w:pPr>
            <w:r>
              <w:rPr>
                <w:sz w:val="18"/>
              </w:rPr>
              <w:t>134.1</w:t>
            </w:r>
          </w:p>
        </w:tc>
        <w:tc>
          <w:tcPr>
            <w:tcW w:w="990" w:type="dxa"/>
          </w:tcPr>
          <w:p w14:paraId="0FF25A1D" w14:textId="78D9C2A1" w:rsidR="002B6F34" w:rsidRPr="00A2238A" w:rsidRDefault="002B6F34" w:rsidP="00F22101">
            <w:pPr>
              <w:widowControl w:val="0"/>
              <w:jc w:val="center"/>
              <w:rPr>
                <w:sz w:val="18"/>
              </w:rPr>
            </w:pPr>
            <w:r>
              <w:rPr>
                <w:sz w:val="18"/>
              </w:rPr>
              <w:t>43m 10s</w:t>
            </w:r>
          </w:p>
        </w:tc>
      </w:tr>
      <w:tr w:rsidR="002B6F34" w14:paraId="19663BE1" w14:textId="77777777" w:rsidTr="003B504D">
        <w:trPr>
          <w:jc w:val="center"/>
        </w:trPr>
        <w:tc>
          <w:tcPr>
            <w:tcW w:w="720" w:type="dxa"/>
          </w:tcPr>
          <w:p w14:paraId="0AA52E86" w14:textId="6859FD72" w:rsidR="002B6F34" w:rsidRDefault="002B6F34" w:rsidP="00A93C63">
            <w:pPr>
              <w:widowControl w:val="0"/>
              <w:jc w:val="center"/>
              <w:rPr>
                <w:sz w:val="18"/>
              </w:rPr>
            </w:pPr>
            <w:r>
              <w:rPr>
                <w:sz w:val="18"/>
              </w:rPr>
              <w:t>0.005</w:t>
            </w:r>
          </w:p>
        </w:tc>
        <w:tc>
          <w:tcPr>
            <w:tcW w:w="810" w:type="dxa"/>
          </w:tcPr>
          <w:p w14:paraId="7DF67FCD" w14:textId="76F352FD" w:rsidR="002B6F34" w:rsidRPr="00A2238A" w:rsidRDefault="002B6F34" w:rsidP="00F22101">
            <w:pPr>
              <w:widowControl w:val="0"/>
              <w:jc w:val="center"/>
              <w:rPr>
                <w:sz w:val="18"/>
              </w:rPr>
            </w:pPr>
            <w:r>
              <w:rPr>
                <w:sz w:val="18"/>
              </w:rPr>
              <w:t>143.1</w:t>
            </w:r>
          </w:p>
        </w:tc>
        <w:tc>
          <w:tcPr>
            <w:tcW w:w="990" w:type="dxa"/>
          </w:tcPr>
          <w:p w14:paraId="7491D35B" w14:textId="6C36035D" w:rsidR="002B6F34" w:rsidRPr="00A2238A" w:rsidRDefault="002B6F34" w:rsidP="00F22101">
            <w:pPr>
              <w:widowControl w:val="0"/>
              <w:jc w:val="center"/>
              <w:rPr>
                <w:sz w:val="18"/>
              </w:rPr>
            </w:pPr>
            <w:r>
              <w:rPr>
                <w:sz w:val="18"/>
              </w:rPr>
              <w:t>43m 53s</w:t>
            </w:r>
          </w:p>
        </w:tc>
      </w:tr>
      <w:tr w:rsidR="002B6F34" w14:paraId="00962F13" w14:textId="77777777" w:rsidTr="003B504D">
        <w:trPr>
          <w:jc w:val="center"/>
        </w:trPr>
        <w:tc>
          <w:tcPr>
            <w:tcW w:w="720" w:type="dxa"/>
          </w:tcPr>
          <w:p w14:paraId="4142C4C2" w14:textId="38FE8F8D" w:rsidR="002B6F34" w:rsidRDefault="002B6F34" w:rsidP="00A93C63">
            <w:pPr>
              <w:widowControl w:val="0"/>
              <w:jc w:val="center"/>
              <w:rPr>
                <w:sz w:val="18"/>
              </w:rPr>
            </w:pPr>
            <w:r>
              <w:rPr>
                <w:sz w:val="18"/>
              </w:rPr>
              <w:t>0.0001</w:t>
            </w:r>
          </w:p>
        </w:tc>
        <w:tc>
          <w:tcPr>
            <w:tcW w:w="810" w:type="dxa"/>
          </w:tcPr>
          <w:p w14:paraId="39830AA9" w14:textId="7FD6B308" w:rsidR="002B6F34" w:rsidRPr="00A2238A" w:rsidRDefault="002B6F34" w:rsidP="00F22101">
            <w:pPr>
              <w:widowControl w:val="0"/>
              <w:jc w:val="center"/>
              <w:rPr>
                <w:sz w:val="18"/>
              </w:rPr>
            </w:pPr>
            <w:r>
              <w:rPr>
                <w:sz w:val="18"/>
              </w:rPr>
              <w:t>143.2</w:t>
            </w:r>
          </w:p>
        </w:tc>
        <w:tc>
          <w:tcPr>
            <w:tcW w:w="990" w:type="dxa"/>
          </w:tcPr>
          <w:p w14:paraId="733CDA78" w14:textId="2883D981" w:rsidR="002B6F34" w:rsidRPr="00A2238A" w:rsidRDefault="002B6F34" w:rsidP="00F22101">
            <w:pPr>
              <w:widowControl w:val="0"/>
              <w:jc w:val="center"/>
              <w:rPr>
                <w:sz w:val="18"/>
              </w:rPr>
            </w:pPr>
            <w:r>
              <w:rPr>
                <w:sz w:val="18"/>
              </w:rPr>
              <w:t>43m 30s</w:t>
            </w:r>
          </w:p>
        </w:tc>
      </w:tr>
    </w:tbl>
    <w:p w14:paraId="4C5F77FC" w14:textId="6F862EED" w:rsidR="00D829D6" w:rsidRDefault="0007163B" w:rsidP="00D829D6">
      <w:pPr>
        <w:pStyle w:val="Title"/>
        <w:jc w:val="both"/>
      </w:pPr>
      <w:r>
        <w:rPr>
          <w:noProof/>
        </w:rPr>
        <w:drawing>
          <wp:anchor distT="0" distB="0" distL="114300" distR="114300" simplePos="0" relativeHeight="251659264" behindDoc="0" locked="0" layoutInCell="1" allowOverlap="1" wp14:anchorId="665091F7" wp14:editId="380404EA">
            <wp:simplePos x="0" y="0"/>
            <wp:positionH relativeFrom="margin">
              <wp:posOffset>-635</wp:posOffset>
            </wp:positionH>
            <wp:positionV relativeFrom="paragraph">
              <wp:posOffset>517525</wp:posOffset>
            </wp:positionV>
            <wp:extent cx="2523490" cy="1463040"/>
            <wp:effectExtent l="0" t="0" r="0" b="3810"/>
            <wp:wrapSquare wrapText="bothSides"/>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523490" cy="1463040"/>
                    </a:xfrm>
                    <a:prstGeom prst="rect">
                      <a:avLst/>
                    </a:prstGeom>
                  </pic:spPr>
                </pic:pic>
              </a:graphicData>
            </a:graphic>
            <wp14:sizeRelH relativeFrom="page">
              <wp14:pctWidth>0</wp14:pctWidth>
            </wp14:sizeRelH>
            <wp14:sizeRelV relativeFrom="page">
              <wp14:pctHeight>0</wp14:pctHeight>
            </wp14:sizeRelV>
          </wp:anchor>
        </w:drawing>
      </w:r>
    </w:p>
    <w:p w14:paraId="3BA7739C" w14:textId="2EEA59DD" w:rsidR="00D829D6" w:rsidRPr="00D829D6" w:rsidRDefault="00D829D6" w:rsidP="00D829D6"/>
    <w:tbl>
      <w:tblPr>
        <w:tblStyle w:val="PlainTable2"/>
        <w:tblpPr w:leftFromText="180" w:rightFromText="180" w:vertAnchor="text" w:horzAnchor="margin" w:tblpXSpec="right" w:tblpY="563"/>
        <w:tblW w:w="2784" w:type="dxa"/>
        <w:tblLayout w:type="fixed"/>
        <w:tblLook w:val="0600" w:firstRow="0" w:lastRow="0" w:firstColumn="0" w:lastColumn="0" w:noHBand="1" w:noVBand="1"/>
      </w:tblPr>
      <w:tblGrid>
        <w:gridCol w:w="857"/>
        <w:gridCol w:w="866"/>
        <w:gridCol w:w="1061"/>
      </w:tblGrid>
      <w:tr w:rsidR="00EA44A4" w14:paraId="6D9F403C" w14:textId="77777777" w:rsidTr="00EA44A4">
        <w:tc>
          <w:tcPr>
            <w:tcW w:w="857" w:type="dxa"/>
          </w:tcPr>
          <w:p w14:paraId="47E80B71" w14:textId="77777777" w:rsidR="00EA44A4" w:rsidRPr="00A2238A" w:rsidRDefault="00EA44A4" w:rsidP="00EA44A4">
            <w:pPr>
              <w:widowControl w:val="0"/>
              <w:jc w:val="center"/>
              <w:rPr>
                <w:sz w:val="18"/>
              </w:rPr>
            </w:pPr>
            <w:r>
              <w:rPr>
                <w:sz w:val="18"/>
              </w:rPr>
              <w:t>Epsilon</w:t>
            </w:r>
          </w:p>
        </w:tc>
        <w:tc>
          <w:tcPr>
            <w:tcW w:w="866" w:type="dxa"/>
          </w:tcPr>
          <w:p w14:paraId="2C0BD1EF" w14:textId="77777777" w:rsidR="00EA44A4" w:rsidRPr="00A2238A" w:rsidRDefault="00EA44A4" w:rsidP="00EA44A4">
            <w:pPr>
              <w:widowControl w:val="0"/>
              <w:jc w:val="center"/>
              <w:rPr>
                <w:sz w:val="18"/>
              </w:rPr>
            </w:pPr>
            <w:r>
              <w:rPr>
                <w:sz w:val="18"/>
              </w:rPr>
              <w:t>Reward</w:t>
            </w:r>
          </w:p>
        </w:tc>
        <w:tc>
          <w:tcPr>
            <w:tcW w:w="1061" w:type="dxa"/>
          </w:tcPr>
          <w:p w14:paraId="5C81762B" w14:textId="77777777" w:rsidR="00EA44A4" w:rsidRPr="00A2238A" w:rsidRDefault="00EA44A4" w:rsidP="00EA44A4">
            <w:pPr>
              <w:widowControl w:val="0"/>
              <w:jc w:val="center"/>
              <w:rPr>
                <w:sz w:val="18"/>
              </w:rPr>
            </w:pPr>
            <w:r>
              <w:rPr>
                <w:sz w:val="18"/>
              </w:rPr>
              <w:t>Time Cost</w:t>
            </w:r>
          </w:p>
        </w:tc>
      </w:tr>
      <w:tr w:rsidR="00EA44A4" w14:paraId="5E4035FD" w14:textId="77777777" w:rsidTr="00EA44A4">
        <w:trPr>
          <w:trHeight w:val="184"/>
        </w:trPr>
        <w:tc>
          <w:tcPr>
            <w:tcW w:w="857" w:type="dxa"/>
          </w:tcPr>
          <w:p w14:paraId="11703E3A" w14:textId="77777777" w:rsidR="00EA44A4" w:rsidRPr="00A2238A" w:rsidRDefault="00EA44A4" w:rsidP="00EA44A4">
            <w:pPr>
              <w:widowControl w:val="0"/>
              <w:jc w:val="center"/>
              <w:rPr>
                <w:sz w:val="18"/>
              </w:rPr>
            </w:pPr>
            <w:r>
              <w:rPr>
                <w:sz w:val="18"/>
              </w:rPr>
              <w:t>0.1</w:t>
            </w:r>
          </w:p>
        </w:tc>
        <w:tc>
          <w:tcPr>
            <w:tcW w:w="866" w:type="dxa"/>
          </w:tcPr>
          <w:p w14:paraId="1A0FF770" w14:textId="77777777" w:rsidR="00EA44A4" w:rsidRPr="00A2238A" w:rsidRDefault="00EA44A4" w:rsidP="00EA44A4">
            <w:pPr>
              <w:widowControl w:val="0"/>
              <w:jc w:val="center"/>
              <w:rPr>
                <w:sz w:val="18"/>
              </w:rPr>
            </w:pPr>
            <w:r>
              <w:rPr>
                <w:sz w:val="18"/>
              </w:rPr>
              <w:t>111</w:t>
            </w:r>
          </w:p>
        </w:tc>
        <w:tc>
          <w:tcPr>
            <w:tcW w:w="1061" w:type="dxa"/>
          </w:tcPr>
          <w:p w14:paraId="71943849" w14:textId="77777777" w:rsidR="00EA44A4" w:rsidRPr="00A2238A" w:rsidRDefault="00EA44A4" w:rsidP="00EA44A4">
            <w:pPr>
              <w:widowControl w:val="0"/>
              <w:jc w:val="center"/>
              <w:rPr>
                <w:sz w:val="18"/>
              </w:rPr>
            </w:pPr>
            <w:r>
              <w:rPr>
                <w:sz w:val="18"/>
              </w:rPr>
              <w:t>43m 12s</w:t>
            </w:r>
          </w:p>
        </w:tc>
      </w:tr>
      <w:tr w:rsidR="00EA44A4" w14:paraId="45EC1AC3" w14:textId="77777777" w:rsidTr="00EA44A4">
        <w:tc>
          <w:tcPr>
            <w:tcW w:w="857" w:type="dxa"/>
          </w:tcPr>
          <w:p w14:paraId="60641349" w14:textId="77777777" w:rsidR="00EA44A4" w:rsidRPr="00A2238A" w:rsidRDefault="00EA44A4" w:rsidP="00EA44A4">
            <w:pPr>
              <w:widowControl w:val="0"/>
              <w:jc w:val="center"/>
              <w:rPr>
                <w:sz w:val="18"/>
              </w:rPr>
            </w:pPr>
            <w:r>
              <w:rPr>
                <w:sz w:val="18"/>
              </w:rPr>
              <w:t>0.2</w:t>
            </w:r>
          </w:p>
        </w:tc>
        <w:tc>
          <w:tcPr>
            <w:tcW w:w="866" w:type="dxa"/>
          </w:tcPr>
          <w:p w14:paraId="7A44B254" w14:textId="77777777" w:rsidR="00EA44A4" w:rsidRPr="00A2238A" w:rsidRDefault="00EA44A4" w:rsidP="00EA44A4">
            <w:pPr>
              <w:widowControl w:val="0"/>
              <w:jc w:val="center"/>
              <w:rPr>
                <w:sz w:val="18"/>
              </w:rPr>
            </w:pPr>
            <w:r>
              <w:rPr>
                <w:sz w:val="18"/>
              </w:rPr>
              <w:t>143.1</w:t>
            </w:r>
          </w:p>
        </w:tc>
        <w:tc>
          <w:tcPr>
            <w:tcW w:w="1061" w:type="dxa"/>
          </w:tcPr>
          <w:p w14:paraId="387A466A" w14:textId="77777777" w:rsidR="00EA44A4" w:rsidRPr="00A2238A" w:rsidRDefault="00EA44A4" w:rsidP="00EA44A4">
            <w:pPr>
              <w:widowControl w:val="0"/>
              <w:jc w:val="center"/>
              <w:rPr>
                <w:sz w:val="18"/>
              </w:rPr>
            </w:pPr>
            <w:r>
              <w:rPr>
                <w:sz w:val="18"/>
              </w:rPr>
              <w:t>43m 53s</w:t>
            </w:r>
          </w:p>
        </w:tc>
      </w:tr>
      <w:tr w:rsidR="00EA44A4" w14:paraId="281DB39C" w14:textId="77777777" w:rsidTr="00EA44A4">
        <w:tc>
          <w:tcPr>
            <w:tcW w:w="857" w:type="dxa"/>
          </w:tcPr>
          <w:p w14:paraId="0DCB84E8" w14:textId="77777777" w:rsidR="00EA44A4" w:rsidRDefault="00EA44A4" w:rsidP="00EA44A4">
            <w:pPr>
              <w:widowControl w:val="0"/>
              <w:jc w:val="center"/>
              <w:rPr>
                <w:sz w:val="18"/>
              </w:rPr>
            </w:pPr>
            <w:r>
              <w:rPr>
                <w:sz w:val="18"/>
              </w:rPr>
              <w:t>0.3</w:t>
            </w:r>
          </w:p>
        </w:tc>
        <w:tc>
          <w:tcPr>
            <w:tcW w:w="866" w:type="dxa"/>
          </w:tcPr>
          <w:p w14:paraId="53B6787E" w14:textId="77777777" w:rsidR="00EA44A4" w:rsidRPr="00A2238A" w:rsidRDefault="00EA44A4" w:rsidP="00EA44A4">
            <w:pPr>
              <w:widowControl w:val="0"/>
              <w:jc w:val="center"/>
              <w:rPr>
                <w:sz w:val="18"/>
              </w:rPr>
            </w:pPr>
            <w:r>
              <w:rPr>
                <w:sz w:val="18"/>
              </w:rPr>
              <w:t>132.3</w:t>
            </w:r>
          </w:p>
        </w:tc>
        <w:tc>
          <w:tcPr>
            <w:tcW w:w="1061" w:type="dxa"/>
          </w:tcPr>
          <w:p w14:paraId="1A396D2A" w14:textId="77777777" w:rsidR="00EA44A4" w:rsidRPr="00A2238A" w:rsidRDefault="00EA44A4" w:rsidP="00EA44A4">
            <w:pPr>
              <w:widowControl w:val="0"/>
              <w:jc w:val="center"/>
              <w:rPr>
                <w:sz w:val="18"/>
              </w:rPr>
            </w:pPr>
            <w:r>
              <w:rPr>
                <w:sz w:val="18"/>
              </w:rPr>
              <w:t>43m 37s</w:t>
            </w:r>
          </w:p>
        </w:tc>
      </w:tr>
    </w:tbl>
    <w:p w14:paraId="4E2AC884" w14:textId="5F52459A" w:rsidR="00A93C63" w:rsidRPr="00F57367" w:rsidRDefault="00A93C63" w:rsidP="00555D7F">
      <w:pPr>
        <w:spacing w:after="120"/>
        <w:jc w:val="center"/>
      </w:pPr>
      <w:r w:rsidRPr="00F57367">
        <w:rPr>
          <w:b/>
          <w:sz w:val="18"/>
          <w:szCs w:val="18"/>
        </w:rPr>
        <w:t xml:space="preserve">Table </w:t>
      </w:r>
      <w:r>
        <w:rPr>
          <w:b/>
          <w:sz w:val="18"/>
          <w:szCs w:val="18"/>
        </w:rPr>
        <w:t>2</w:t>
      </w:r>
      <w:r w:rsidRPr="00F57367">
        <w:rPr>
          <w:b/>
          <w:sz w:val="18"/>
          <w:szCs w:val="18"/>
        </w:rPr>
        <w:t>.</w:t>
      </w:r>
      <w:r w:rsidRPr="00F57367">
        <w:rPr>
          <w:sz w:val="18"/>
          <w:szCs w:val="18"/>
        </w:rPr>
        <w:t xml:space="preserve"> </w:t>
      </w:r>
      <w:r w:rsidR="00847CD1" w:rsidRPr="00847CD1">
        <w:rPr>
          <w:sz w:val="18"/>
          <w:szCs w:val="18"/>
        </w:rPr>
        <w:t xml:space="preserve">Compare the results when changing the hyperparameter </w:t>
      </w:r>
      <w:r w:rsidR="00847CD1">
        <w:rPr>
          <w:sz w:val="18"/>
          <w:szCs w:val="18"/>
        </w:rPr>
        <w:t>Epsilon</w:t>
      </w:r>
      <w:r w:rsidR="00847CD1" w:rsidRPr="00847CD1">
        <w:rPr>
          <w:sz w:val="18"/>
          <w:szCs w:val="18"/>
        </w:rPr>
        <w:t>.</w:t>
      </w:r>
    </w:p>
    <w:p w14:paraId="442C9A91" w14:textId="6CC76AD3" w:rsidR="00EA44A4" w:rsidRDefault="006A55DC" w:rsidP="006A55DC">
      <w:pPr>
        <w:pStyle w:val="Title"/>
        <w:jc w:val="both"/>
      </w:pPr>
      <w:r>
        <w:rPr>
          <w:noProof/>
        </w:rPr>
        <w:lastRenderedPageBreak/>
        <w:drawing>
          <wp:anchor distT="0" distB="0" distL="114300" distR="114300" simplePos="0" relativeHeight="251660288" behindDoc="0" locked="0" layoutInCell="1" allowOverlap="1" wp14:anchorId="601E0260" wp14:editId="395A15D7">
            <wp:simplePos x="0" y="0"/>
            <wp:positionH relativeFrom="margin">
              <wp:align>left</wp:align>
            </wp:positionH>
            <wp:positionV relativeFrom="paragraph">
              <wp:posOffset>176536</wp:posOffset>
            </wp:positionV>
            <wp:extent cx="2523490" cy="143129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3490" cy="1431290"/>
                    </a:xfrm>
                    <a:prstGeom prst="rect">
                      <a:avLst/>
                    </a:prstGeom>
                  </pic:spPr>
                </pic:pic>
              </a:graphicData>
            </a:graphic>
            <wp14:sizeRelH relativeFrom="page">
              <wp14:pctWidth>0</wp14:pctWidth>
            </wp14:sizeRelH>
            <wp14:sizeRelV relativeFrom="page">
              <wp14:pctHeight>0</wp14:pctHeight>
            </wp14:sizeRelV>
          </wp:anchor>
        </w:drawing>
      </w:r>
    </w:p>
    <w:p w14:paraId="16C57C79" w14:textId="03DA67A9" w:rsidR="00A93C63" w:rsidRPr="00F57367" w:rsidRDefault="00A93C63" w:rsidP="006A55DC">
      <w:pPr>
        <w:pStyle w:val="Title"/>
        <w:jc w:val="both"/>
      </w:pPr>
      <w:r w:rsidRPr="00F57367">
        <w:rPr>
          <w:sz w:val="18"/>
          <w:szCs w:val="18"/>
        </w:rPr>
        <w:t xml:space="preserve">Table </w:t>
      </w:r>
      <w:r>
        <w:rPr>
          <w:sz w:val="18"/>
          <w:szCs w:val="18"/>
        </w:rPr>
        <w:t>3</w:t>
      </w:r>
      <w:r w:rsidRPr="00F57367">
        <w:rPr>
          <w:sz w:val="18"/>
          <w:szCs w:val="18"/>
        </w:rPr>
        <w:t xml:space="preserve">. </w:t>
      </w:r>
      <w:r w:rsidR="00847CD1" w:rsidRPr="00EA44A4">
        <w:rPr>
          <w:b w:val="0"/>
          <w:bCs/>
          <w:sz w:val="18"/>
          <w:szCs w:val="18"/>
        </w:rPr>
        <w:t>Compare the results when changing the hyperparameter Lambd</w:t>
      </w:r>
      <w:r w:rsidR="00DC38DA">
        <w:rPr>
          <w:b w:val="0"/>
          <w:bCs/>
          <w:sz w:val="18"/>
          <w:szCs w:val="18"/>
        </w:rPr>
        <w:t>.</w:t>
      </w:r>
    </w:p>
    <w:tbl>
      <w:tblPr>
        <w:tblStyle w:val="PlainTable2"/>
        <w:tblW w:w="2743" w:type="dxa"/>
        <w:jc w:val="center"/>
        <w:tblLayout w:type="fixed"/>
        <w:tblLook w:val="0600" w:firstRow="0" w:lastRow="0" w:firstColumn="0" w:lastColumn="0" w:noHBand="1" w:noVBand="1"/>
      </w:tblPr>
      <w:tblGrid>
        <w:gridCol w:w="816"/>
        <w:gridCol w:w="866"/>
        <w:gridCol w:w="1061"/>
      </w:tblGrid>
      <w:tr w:rsidR="00A93C63" w14:paraId="4E62F4C2" w14:textId="77777777" w:rsidTr="00707EB2">
        <w:trPr>
          <w:jc w:val="center"/>
        </w:trPr>
        <w:tc>
          <w:tcPr>
            <w:tcW w:w="816" w:type="dxa"/>
          </w:tcPr>
          <w:p w14:paraId="3144F6DD" w14:textId="13DBE854" w:rsidR="00A93C63" w:rsidRPr="00A2238A" w:rsidRDefault="00A93C63" w:rsidP="00F22101">
            <w:pPr>
              <w:widowControl w:val="0"/>
              <w:jc w:val="center"/>
              <w:rPr>
                <w:sz w:val="18"/>
              </w:rPr>
            </w:pPr>
            <w:r>
              <w:rPr>
                <w:sz w:val="18"/>
              </w:rPr>
              <w:t>Lambd</w:t>
            </w:r>
          </w:p>
        </w:tc>
        <w:tc>
          <w:tcPr>
            <w:tcW w:w="866" w:type="dxa"/>
          </w:tcPr>
          <w:p w14:paraId="3DBF4C02" w14:textId="77777777" w:rsidR="00A93C63" w:rsidRPr="00A2238A" w:rsidRDefault="00A93C63" w:rsidP="00F22101">
            <w:pPr>
              <w:widowControl w:val="0"/>
              <w:jc w:val="center"/>
              <w:rPr>
                <w:sz w:val="18"/>
              </w:rPr>
            </w:pPr>
            <w:r>
              <w:rPr>
                <w:sz w:val="18"/>
              </w:rPr>
              <w:t>Reward</w:t>
            </w:r>
          </w:p>
        </w:tc>
        <w:tc>
          <w:tcPr>
            <w:tcW w:w="1061" w:type="dxa"/>
          </w:tcPr>
          <w:p w14:paraId="6ED3CCC1" w14:textId="77777777" w:rsidR="00A93C63" w:rsidRPr="00A2238A" w:rsidRDefault="00A93C63" w:rsidP="00F22101">
            <w:pPr>
              <w:widowControl w:val="0"/>
              <w:jc w:val="center"/>
              <w:rPr>
                <w:sz w:val="18"/>
              </w:rPr>
            </w:pPr>
            <w:r>
              <w:rPr>
                <w:sz w:val="18"/>
              </w:rPr>
              <w:t>Time Cost</w:t>
            </w:r>
          </w:p>
        </w:tc>
      </w:tr>
      <w:tr w:rsidR="00A93C63" w14:paraId="06C3BCEE" w14:textId="77777777" w:rsidTr="00707EB2">
        <w:trPr>
          <w:trHeight w:val="184"/>
          <w:jc w:val="center"/>
        </w:trPr>
        <w:tc>
          <w:tcPr>
            <w:tcW w:w="816" w:type="dxa"/>
          </w:tcPr>
          <w:p w14:paraId="45549F00" w14:textId="254C6945" w:rsidR="00A93C63" w:rsidRPr="00A2238A" w:rsidRDefault="00A93C63" w:rsidP="00F22101">
            <w:pPr>
              <w:widowControl w:val="0"/>
              <w:jc w:val="center"/>
              <w:rPr>
                <w:sz w:val="18"/>
              </w:rPr>
            </w:pPr>
            <w:r>
              <w:rPr>
                <w:sz w:val="18"/>
              </w:rPr>
              <w:t>0.9</w:t>
            </w:r>
          </w:p>
        </w:tc>
        <w:tc>
          <w:tcPr>
            <w:tcW w:w="866" w:type="dxa"/>
          </w:tcPr>
          <w:p w14:paraId="5A64ABC0" w14:textId="7B5C3223" w:rsidR="00A93C63" w:rsidRPr="00A2238A" w:rsidRDefault="00A93C63" w:rsidP="00F22101">
            <w:pPr>
              <w:widowControl w:val="0"/>
              <w:jc w:val="center"/>
              <w:rPr>
                <w:sz w:val="18"/>
              </w:rPr>
            </w:pPr>
            <w:r>
              <w:rPr>
                <w:sz w:val="18"/>
              </w:rPr>
              <w:t>34.16</w:t>
            </w:r>
          </w:p>
        </w:tc>
        <w:tc>
          <w:tcPr>
            <w:tcW w:w="1061" w:type="dxa"/>
          </w:tcPr>
          <w:p w14:paraId="631DBC0A" w14:textId="717E07B5" w:rsidR="00A93C63" w:rsidRPr="00A2238A" w:rsidRDefault="00A93C63" w:rsidP="00F22101">
            <w:pPr>
              <w:widowControl w:val="0"/>
              <w:jc w:val="center"/>
              <w:rPr>
                <w:sz w:val="18"/>
              </w:rPr>
            </w:pPr>
            <w:r>
              <w:rPr>
                <w:sz w:val="18"/>
              </w:rPr>
              <w:t>49m 5s</w:t>
            </w:r>
          </w:p>
        </w:tc>
      </w:tr>
      <w:tr w:rsidR="00A93C63" w14:paraId="3BE967FB" w14:textId="77777777" w:rsidTr="00707EB2">
        <w:trPr>
          <w:jc w:val="center"/>
        </w:trPr>
        <w:tc>
          <w:tcPr>
            <w:tcW w:w="816" w:type="dxa"/>
          </w:tcPr>
          <w:p w14:paraId="1E339C27" w14:textId="589B7A8D" w:rsidR="00A93C63" w:rsidRPr="00A2238A" w:rsidRDefault="00A93C63" w:rsidP="00F22101">
            <w:pPr>
              <w:widowControl w:val="0"/>
              <w:jc w:val="center"/>
              <w:rPr>
                <w:sz w:val="18"/>
              </w:rPr>
            </w:pPr>
            <w:r>
              <w:rPr>
                <w:sz w:val="18"/>
              </w:rPr>
              <w:t>0.95</w:t>
            </w:r>
          </w:p>
        </w:tc>
        <w:tc>
          <w:tcPr>
            <w:tcW w:w="866" w:type="dxa"/>
          </w:tcPr>
          <w:p w14:paraId="3CFA45A8" w14:textId="394F4B1F" w:rsidR="00A93C63" w:rsidRPr="00A2238A" w:rsidRDefault="00A93C63" w:rsidP="00F22101">
            <w:pPr>
              <w:widowControl w:val="0"/>
              <w:jc w:val="center"/>
              <w:rPr>
                <w:sz w:val="18"/>
              </w:rPr>
            </w:pPr>
            <w:r>
              <w:rPr>
                <w:sz w:val="18"/>
              </w:rPr>
              <w:t>130.8</w:t>
            </w:r>
          </w:p>
        </w:tc>
        <w:tc>
          <w:tcPr>
            <w:tcW w:w="1061" w:type="dxa"/>
          </w:tcPr>
          <w:p w14:paraId="684F0E6D" w14:textId="77777777" w:rsidR="00A93C63" w:rsidRPr="00A2238A" w:rsidRDefault="00A93C63" w:rsidP="00F22101">
            <w:pPr>
              <w:widowControl w:val="0"/>
              <w:jc w:val="center"/>
              <w:rPr>
                <w:sz w:val="18"/>
              </w:rPr>
            </w:pPr>
            <w:r>
              <w:rPr>
                <w:sz w:val="18"/>
              </w:rPr>
              <w:t>43m 53s</w:t>
            </w:r>
          </w:p>
        </w:tc>
      </w:tr>
      <w:tr w:rsidR="00A93C63" w14:paraId="3A59E43E" w14:textId="77777777" w:rsidTr="00707EB2">
        <w:trPr>
          <w:jc w:val="center"/>
        </w:trPr>
        <w:tc>
          <w:tcPr>
            <w:tcW w:w="816" w:type="dxa"/>
          </w:tcPr>
          <w:p w14:paraId="0446CFBE" w14:textId="4E2E827C" w:rsidR="00A93C63" w:rsidRDefault="00A93C63" w:rsidP="00F22101">
            <w:pPr>
              <w:widowControl w:val="0"/>
              <w:jc w:val="center"/>
              <w:rPr>
                <w:sz w:val="18"/>
              </w:rPr>
            </w:pPr>
            <w:r>
              <w:rPr>
                <w:sz w:val="18"/>
              </w:rPr>
              <w:t>0.99</w:t>
            </w:r>
          </w:p>
        </w:tc>
        <w:tc>
          <w:tcPr>
            <w:tcW w:w="866" w:type="dxa"/>
          </w:tcPr>
          <w:p w14:paraId="2B9C7169" w14:textId="1AA9ED63" w:rsidR="00A93C63" w:rsidRPr="00A2238A" w:rsidRDefault="00A93C63" w:rsidP="00F22101">
            <w:pPr>
              <w:widowControl w:val="0"/>
              <w:jc w:val="center"/>
              <w:rPr>
                <w:sz w:val="18"/>
              </w:rPr>
            </w:pPr>
            <w:r>
              <w:rPr>
                <w:sz w:val="18"/>
              </w:rPr>
              <w:t>140.2</w:t>
            </w:r>
          </w:p>
        </w:tc>
        <w:tc>
          <w:tcPr>
            <w:tcW w:w="1061" w:type="dxa"/>
          </w:tcPr>
          <w:p w14:paraId="2BB78444" w14:textId="1E0052A2" w:rsidR="00A93C63" w:rsidRPr="00A2238A" w:rsidRDefault="00A93C63" w:rsidP="00F22101">
            <w:pPr>
              <w:widowControl w:val="0"/>
              <w:jc w:val="center"/>
              <w:rPr>
                <w:sz w:val="18"/>
              </w:rPr>
            </w:pPr>
            <w:r>
              <w:rPr>
                <w:sz w:val="18"/>
              </w:rPr>
              <w:t>43m 4s</w:t>
            </w:r>
          </w:p>
        </w:tc>
      </w:tr>
    </w:tbl>
    <w:p w14:paraId="3E2E2A8D" w14:textId="19EAEB39" w:rsidR="00A52C87" w:rsidRDefault="00A52C87" w:rsidP="000875D7">
      <w:pPr>
        <w:jc w:val="center"/>
        <w:rPr>
          <w:noProof/>
        </w:rPr>
      </w:pPr>
    </w:p>
    <w:p w14:paraId="17DE6C81" w14:textId="03903823" w:rsidR="0034720A" w:rsidRDefault="0034720A" w:rsidP="000875D7">
      <w:pPr>
        <w:jc w:val="center"/>
      </w:pPr>
    </w:p>
    <w:p w14:paraId="60B96BC0" w14:textId="3E0375A3" w:rsidR="00EA44A4" w:rsidRPr="006A55DC" w:rsidRDefault="006A55DC" w:rsidP="006A55DC">
      <w:r>
        <w:rPr>
          <w:noProof/>
        </w:rPr>
        <w:drawing>
          <wp:anchor distT="0" distB="0" distL="114300" distR="114300" simplePos="0" relativeHeight="251661312" behindDoc="0" locked="0" layoutInCell="1" allowOverlap="1" wp14:anchorId="2C570A51" wp14:editId="525D611A">
            <wp:simplePos x="0" y="0"/>
            <wp:positionH relativeFrom="margin">
              <wp:align>left</wp:align>
            </wp:positionH>
            <wp:positionV relativeFrom="paragraph">
              <wp:posOffset>116979</wp:posOffset>
            </wp:positionV>
            <wp:extent cx="2523490" cy="143764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3490" cy="1437640"/>
                    </a:xfrm>
                    <a:prstGeom prst="rect">
                      <a:avLst/>
                    </a:prstGeom>
                  </pic:spPr>
                </pic:pic>
              </a:graphicData>
            </a:graphic>
            <wp14:sizeRelH relativeFrom="page">
              <wp14:pctWidth>0</wp14:pctWidth>
            </wp14:sizeRelH>
            <wp14:sizeRelV relativeFrom="page">
              <wp14:pctHeight>0</wp14:pctHeight>
            </wp14:sizeRelV>
          </wp:anchor>
        </w:drawing>
      </w:r>
    </w:p>
    <w:p w14:paraId="51BDD509" w14:textId="5F72060A" w:rsidR="00EA44A4" w:rsidRDefault="00EA44A4" w:rsidP="00D82426">
      <w:pPr>
        <w:spacing w:before="120" w:after="120"/>
        <w:jc w:val="center"/>
        <w:rPr>
          <w:b/>
          <w:sz w:val="18"/>
          <w:szCs w:val="18"/>
        </w:rPr>
      </w:pPr>
    </w:p>
    <w:tbl>
      <w:tblPr>
        <w:tblStyle w:val="PlainTable2"/>
        <w:tblpPr w:leftFromText="180" w:rightFromText="180" w:vertAnchor="text" w:horzAnchor="page" w:tblpX="6693" w:tblpY="907"/>
        <w:tblW w:w="2610" w:type="dxa"/>
        <w:tblLayout w:type="fixed"/>
        <w:tblLook w:val="0600" w:firstRow="0" w:lastRow="0" w:firstColumn="0" w:lastColumn="0" w:noHBand="1" w:noVBand="1"/>
      </w:tblPr>
      <w:tblGrid>
        <w:gridCol w:w="720"/>
        <w:gridCol w:w="810"/>
        <w:gridCol w:w="1080"/>
      </w:tblGrid>
      <w:tr w:rsidR="00EA44A4" w14:paraId="1D047FA8" w14:textId="77777777" w:rsidTr="003B504D">
        <w:tc>
          <w:tcPr>
            <w:tcW w:w="720" w:type="dxa"/>
          </w:tcPr>
          <w:p w14:paraId="23CBDCEF" w14:textId="77777777" w:rsidR="00EA44A4" w:rsidRPr="00A2238A" w:rsidRDefault="00EA44A4" w:rsidP="00D62CBB">
            <w:pPr>
              <w:widowControl w:val="0"/>
              <w:jc w:val="center"/>
              <w:rPr>
                <w:sz w:val="18"/>
              </w:rPr>
            </w:pPr>
            <w:r>
              <w:rPr>
                <w:sz w:val="18"/>
              </w:rPr>
              <w:t>Num_epoch</w:t>
            </w:r>
          </w:p>
        </w:tc>
        <w:tc>
          <w:tcPr>
            <w:tcW w:w="810" w:type="dxa"/>
          </w:tcPr>
          <w:p w14:paraId="5EE78295" w14:textId="77777777" w:rsidR="00EA44A4" w:rsidRPr="00A2238A" w:rsidRDefault="00EA44A4" w:rsidP="00D62CBB">
            <w:pPr>
              <w:widowControl w:val="0"/>
              <w:jc w:val="center"/>
              <w:rPr>
                <w:sz w:val="18"/>
              </w:rPr>
            </w:pPr>
            <w:r>
              <w:rPr>
                <w:sz w:val="18"/>
              </w:rPr>
              <w:t>Reward</w:t>
            </w:r>
          </w:p>
        </w:tc>
        <w:tc>
          <w:tcPr>
            <w:tcW w:w="1080" w:type="dxa"/>
          </w:tcPr>
          <w:p w14:paraId="72896C16" w14:textId="77777777" w:rsidR="00EA44A4" w:rsidRPr="00A2238A" w:rsidRDefault="00EA44A4" w:rsidP="00D62CBB">
            <w:pPr>
              <w:widowControl w:val="0"/>
              <w:jc w:val="center"/>
              <w:rPr>
                <w:sz w:val="18"/>
              </w:rPr>
            </w:pPr>
            <w:r>
              <w:rPr>
                <w:sz w:val="18"/>
              </w:rPr>
              <w:t>Time Cost</w:t>
            </w:r>
          </w:p>
        </w:tc>
      </w:tr>
      <w:tr w:rsidR="00EA44A4" w14:paraId="02C005BC" w14:textId="77777777" w:rsidTr="003B504D">
        <w:trPr>
          <w:trHeight w:val="184"/>
        </w:trPr>
        <w:tc>
          <w:tcPr>
            <w:tcW w:w="720" w:type="dxa"/>
          </w:tcPr>
          <w:p w14:paraId="50A206A7" w14:textId="77777777" w:rsidR="00EA44A4" w:rsidRPr="00A2238A" w:rsidRDefault="00EA44A4" w:rsidP="00D62CBB">
            <w:pPr>
              <w:widowControl w:val="0"/>
              <w:jc w:val="center"/>
              <w:rPr>
                <w:sz w:val="18"/>
              </w:rPr>
            </w:pPr>
            <w:r>
              <w:rPr>
                <w:sz w:val="18"/>
              </w:rPr>
              <w:t>1</w:t>
            </w:r>
          </w:p>
        </w:tc>
        <w:tc>
          <w:tcPr>
            <w:tcW w:w="810" w:type="dxa"/>
          </w:tcPr>
          <w:p w14:paraId="72E61E77" w14:textId="77777777" w:rsidR="00EA44A4" w:rsidRPr="00A2238A" w:rsidRDefault="00EA44A4" w:rsidP="00D62CBB">
            <w:pPr>
              <w:widowControl w:val="0"/>
              <w:jc w:val="center"/>
              <w:rPr>
                <w:sz w:val="18"/>
              </w:rPr>
            </w:pPr>
            <w:r>
              <w:rPr>
                <w:sz w:val="18"/>
              </w:rPr>
              <w:t>117.6</w:t>
            </w:r>
          </w:p>
        </w:tc>
        <w:tc>
          <w:tcPr>
            <w:tcW w:w="1080" w:type="dxa"/>
          </w:tcPr>
          <w:p w14:paraId="012BA75B" w14:textId="77777777" w:rsidR="00EA44A4" w:rsidRPr="00A2238A" w:rsidRDefault="00EA44A4" w:rsidP="00D62CBB">
            <w:pPr>
              <w:widowControl w:val="0"/>
              <w:jc w:val="center"/>
              <w:rPr>
                <w:sz w:val="18"/>
              </w:rPr>
            </w:pPr>
            <w:r>
              <w:rPr>
                <w:sz w:val="18"/>
              </w:rPr>
              <w:t>25m 52s</w:t>
            </w:r>
          </w:p>
        </w:tc>
      </w:tr>
      <w:tr w:rsidR="00EA44A4" w14:paraId="7C48D120" w14:textId="77777777" w:rsidTr="003B504D">
        <w:tc>
          <w:tcPr>
            <w:tcW w:w="720" w:type="dxa"/>
          </w:tcPr>
          <w:p w14:paraId="1BA8AF34" w14:textId="77777777" w:rsidR="00EA44A4" w:rsidRPr="00A2238A" w:rsidRDefault="00EA44A4" w:rsidP="00D62CBB">
            <w:pPr>
              <w:widowControl w:val="0"/>
              <w:jc w:val="center"/>
              <w:rPr>
                <w:sz w:val="18"/>
              </w:rPr>
            </w:pPr>
            <w:r>
              <w:rPr>
                <w:sz w:val="18"/>
              </w:rPr>
              <w:t>3</w:t>
            </w:r>
          </w:p>
        </w:tc>
        <w:tc>
          <w:tcPr>
            <w:tcW w:w="810" w:type="dxa"/>
          </w:tcPr>
          <w:p w14:paraId="31561BD1" w14:textId="77777777" w:rsidR="00EA44A4" w:rsidRPr="00A2238A" w:rsidRDefault="00EA44A4" w:rsidP="00D62CBB">
            <w:pPr>
              <w:widowControl w:val="0"/>
              <w:jc w:val="center"/>
              <w:rPr>
                <w:sz w:val="18"/>
              </w:rPr>
            </w:pPr>
            <w:r>
              <w:rPr>
                <w:sz w:val="18"/>
              </w:rPr>
              <w:t>134.5</w:t>
            </w:r>
          </w:p>
        </w:tc>
        <w:tc>
          <w:tcPr>
            <w:tcW w:w="1080" w:type="dxa"/>
          </w:tcPr>
          <w:p w14:paraId="4F75FBC7" w14:textId="77777777" w:rsidR="00EA44A4" w:rsidRPr="00A2238A" w:rsidRDefault="00EA44A4" w:rsidP="00D62CBB">
            <w:pPr>
              <w:widowControl w:val="0"/>
              <w:jc w:val="center"/>
              <w:rPr>
                <w:sz w:val="18"/>
              </w:rPr>
            </w:pPr>
            <w:r>
              <w:rPr>
                <w:sz w:val="18"/>
              </w:rPr>
              <w:t>43m 53s</w:t>
            </w:r>
          </w:p>
        </w:tc>
      </w:tr>
      <w:tr w:rsidR="00EA44A4" w14:paraId="33403F60" w14:textId="77777777" w:rsidTr="003B504D">
        <w:tc>
          <w:tcPr>
            <w:tcW w:w="720" w:type="dxa"/>
          </w:tcPr>
          <w:p w14:paraId="108BBA41" w14:textId="77777777" w:rsidR="00EA44A4" w:rsidRDefault="00EA44A4" w:rsidP="00D62CBB">
            <w:pPr>
              <w:widowControl w:val="0"/>
              <w:jc w:val="center"/>
              <w:rPr>
                <w:sz w:val="18"/>
              </w:rPr>
            </w:pPr>
            <w:r>
              <w:rPr>
                <w:sz w:val="18"/>
              </w:rPr>
              <w:t>8</w:t>
            </w:r>
          </w:p>
        </w:tc>
        <w:tc>
          <w:tcPr>
            <w:tcW w:w="810" w:type="dxa"/>
          </w:tcPr>
          <w:p w14:paraId="5B750C61" w14:textId="77777777" w:rsidR="00EA44A4" w:rsidRPr="00A2238A" w:rsidRDefault="00EA44A4" w:rsidP="00D62CBB">
            <w:pPr>
              <w:widowControl w:val="0"/>
              <w:jc w:val="center"/>
              <w:rPr>
                <w:sz w:val="18"/>
              </w:rPr>
            </w:pPr>
            <w:r>
              <w:rPr>
                <w:sz w:val="18"/>
              </w:rPr>
              <w:t>125.2</w:t>
            </w:r>
          </w:p>
        </w:tc>
        <w:tc>
          <w:tcPr>
            <w:tcW w:w="1080" w:type="dxa"/>
          </w:tcPr>
          <w:p w14:paraId="3468CAFE" w14:textId="77777777" w:rsidR="00EA44A4" w:rsidRPr="00A2238A" w:rsidRDefault="00EA44A4" w:rsidP="00D62CBB">
            <w:pPr>
              <w:widowControl w:val="0"/>
              <w:jc w:val="center"/>
              <w:rPr>
                <w:sz w:val="18"/>
              </w:rPr>
            </w:pPr>
            <w:r>
              <w:rPr>
                <w:sz w:val="18"/>
              </w:rPr>
              <w:t>1h 17m 0s</w:t>
            </w:r>
          </w:p>
        </w:tc>
      </w:tr>
    </w:tbl>
    <w:p w14:paraId="16A9895A" w14:textId="19D0AB79" w:rsidR="00A93C63" w:rsidRPr="00F57367" w:rsidRDefault="00A93C63" w:rsidP="00EA44A4">
      <w:pPr>
        <w:spacing w:before="120" w:after="120"/>
      </w:pPr>
      <w:r w:rsidRPr="00F57367">
        <w:rPr>
          <w:b/>
          <w:sz w:val="18"/>
          <w:szCs w:val="18"/>
        </w:rPr>
        <w:t xml:space="preserve">Table </w:t>
      </w:r>
      <w:r w:rsidR="0034720A">
        <w:rPr>
          <w:b/>
          <w:sz w:val="18"/>
          <w:szCs w:val="18"/>
        </w:rPr>
        <w:t>4</w:t>
      </w:r>
      <w:r w:rsidRPr="00F57367">
        <w:rPr>
          <w:b/>
          <w:sz w:val="18"/>
          <w:szCs w:val="18"/>
        </w:rPr>
        <w:t>.</w:t>
      </w:r>
      <w:r w:rsidRPr="00F57367">
        <w:rPr>
          <w:sz w:val="18"/>
          <w:szCs w:val="18"/>
        </w:rPr>
        <w:t xml:space="preserve"> </w:t>
      </w:r>
      <w:r w:rsidR="00D82426" w:rsidRPr="00D82426">
        <w:rPr>
          <w:sz w:val="18"/>
          <w:szCs w:val="18"/>
        </w:rPr>
        <w:t>Compare the results when changing the hyperparameter</w:t>
      </w:r>
      <w:r w:rsidR="00EA44A4">
        <w:rPr>
          <w:sz w:val="18"/>
          <w:szCs w:val="18"/>
        </w:rPr>
        <w:t xml:space="preserve"> Num_ep</w:t>
      </w:r>
      <w:r w:rsidR="005F4C6A">
        <w:rPr>
          <w:sz w:val="18"/>
          <w:szCs w:val="18"/>
        </w:rPr>
        <w:t>o</w:t>
      </w:r>
      <w:r w:rsidR="00EA44A4">
        <w:rPr>
          <w:sz w:val="18"/>
          <w:szCs w:val="18"/>
        </w:rPr>
        <w:t>ch</w:t>
      </w:r>
      <w:r w:rsidR="00DC38DA">
        <w:rPr>
          <w:sz w:val="18"/>
          <w:szCs w:val="18"/>
        </w:rPr>
        <w:t>.</w:t>
      </w:r>
    </w:p>
    <w:p w14:paraId="3A86AE6F" w14:textId="77777777" w:rsidR="00EA44A4" w:rsidRPr="00EA44A4" w:rsidRDefault="00EA44A4" w:rsidP="0007163B">
      <w:pPr>
        <w:pStyle w:val="Title"/>
        <w:jc w:val="both"/>
      </w:pPr>
    </w:p>
    <w:p w14:paraId="08C59B60" w14:textId="7F40AC20" w:rsidR="001533AC" w:rsidRDefault="001533AC" w:rsidP="003B504D">
      <w:pPr>
        <w:pStyle w:val="heading2"/>
        <w:numPr>
          <w:ilvl w:val="0"/>
          <w:numId w:val="0"/>
        </w:numPr>
        <w:spacing w:before="120" w:after="120"/>
        <w:ind w:left="562" w:hanging="562"/>
      </w:pPr>
      <w:r>
        <w:t xml:space="preserve">Results of Random </w:t>
      </w:r>
      <w:r w:rsidR="00C76F80">
        <w:t>m</w:t>
      </w:r>
      <w:r>
        <w:t>aze 4x4</w:t>
      </w:r>
    </w:p>
    <w:p w14:paraId="540E7F10" w14:textId="5307EBED" w:rsidR="001533AC" w:rsidRPr="001533AC" w:rsidRDefault="001533AC" w:rsidP="001533AC">
      <w:pPr>
        <w:rPr>
          <w:sz w:val="14"/>
          <w:szCs w:val="14"/>
        </w:rPr>
      </w:pPr>
    </w:p>
    <w:p w14:paraId="5575B9B6" w14:textId="71F2C926" w:rsidR="006A55DC" w:rsidRDefault="006A55DC" w:rsidP="001533AC">
      <w:pPr>
        <w:spacing w:after="120"/>
        <w:jc w:val="center"/>
        <w:rPr>
          <w:b/>
          <w:sz w:val="18"/>
          <w:szCs w:val="18"/>
        </w:rPr>
      </w:pPr>
      <w:r w:rsidRPr="00BD2816">
        <w:rPr>
          <w:b/>
          <w:noProof/>
          <w:color w:val="000000"/>
          <w:sz w:val="24"/>
          <w:szCs w:val="24"/>
        </w:rPr>
        <w:drawing>
          <wp:anchor distT="0" distB="0" distL="114300" distR="114300" simplePos="0" relativeHeight="251662336" behindDoc="0" locked="0" layoutInCell="1" allowOverlap="1" wp14:anchorId="55065A08" wp14:editId="06EAAD4C">
            <wp:simplePos x="0" y="0"/>
            <wp:positionH relativeFrom="margin">
              <wp:align>left</wp:align>
            </wp:positionH>
            <wp:positionV relativeFrom="paragraph">
              <wp:posOffset>5080</wp:posOffset>
            </wp:positionV>
            <wp:extent cx="2523490" cy="143764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23490" cy="1437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E80D18" w14:textId="0EB87539" w:rsidR="001533AC" w:rsidRPr="001533AC" w:rsidRDefault="001533AC" w:rsidP="001533AC">
      <w:pPr>
        <w:spacing w:after="120"/>
        <w:jc w:val="center"/>
        <w:rPr>
          <w:sz w:val="18"/>
          <w:szCs w:val="18"/>
        </w:rPr>
      </w:pPr>
      <w:r w:rsidRPr="001533AC">
        <w:rPr>
          <w:b/>
          <w:sz w:val="18"/>
          <w:szCs w:val="18"/>
        </w:rPr>
        <w:t xml:space="preserve">Table </w:t>
      </w:r>
      <w:r w:rsidR="00AC2494">
        <w:rPr>
          <w:b/>
          <w:sz w:val="18"/>
          <w:szCs w:val="18"/>
        </w:rPr>
        <w:t>5</w:t>
      </w:r>
      <w:r w:rsidRPr="001533AC">
        <w:rPr>
          <w:b/>
          <w:sz w:val="18"/>
          <w:szCs w:val="18"/>
        </w:rPr>
        <w:t>.</w:t>
      </w:r>
      <w:r w:rsidRPr="001533AC">
        <w:rPr>
          <w:sz w:val="18"/>
          <w:szCs w:val="18"/>
        </w:rPr>
        <w:t xml:space="preserve"> Compare the results when changing the hyperparameter Beta</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1533AC" w:rsidRPr="00BD2816" w14:paraId="78AE9B84" w14:textId="77777777" w:rsidTr="00666381">
        <w:trPr>
          <w:jc w:val="center"/>
        </w:trPr>
        <w:tc>
          <w:tcPr>
            <w:tcW w:w="801" w:type="dxa"/>
          </w:tcPr>
          <w:p w14:paraId="2EB9939F" w14:textId="77777777" w:rsidR="001533AC" w:rsidRPr="001533AC" w:rsidRDefault="001533AC" w:rsidP="00666381">
            <w:pPr>
              <w:widowControl w:val="0"/>
              <w:jc w:val="center"/>
              <w:rPr>
                <w:sz w:val="18"/>
                <w:szCs w:val="18"/>
              </w:rPr>
            </w:pPr>
            <w:r w:rsidRPr="001533AC">
              <w:rPr>
                <w:sz w:val="18"/>
                <w:szCs w:val="18"/>
              </w:rPr>
              <w:t>Beta</w:t>
            </w:r>
          </w:p>
        </w:tc>
        <w:tc>
          <w:tcPr>
            <w:tcW w:w="866" w:type="dxa"/>
          </w:tcPr>
          <w:p w14:paraId="20610DEF" w14:textId="77777777" w:rsidR="001533AC" w:rsidRPr="001533AC" w:rsidRDefault="001533AC" w:rsidP="00666381">
            <w:pPr>
              <w:widowControl w:val="0"/>
              <w:jc w:val="center"/>
              <w:rPr>
                <w:sz w:val="18"/>
                <w:szCs w:val="18"/>
              </w:rPr>
            </w:pPr>
            <w:r w:rsidRPr="001533AC">
              <w:rPr>
                <w:sz w:val="18"/>
                <w:szCs w:val="18"/>
              </w:rPr>
              <w:t>Reward</w:t>
            </w:r>
          </w:p>
        </w:tc>
        <w:tc>
          <w:tcPr>
            <w:tcW w:w="1061" w:type="dxa"/>
          </w:tcPr>
          <w:p w14:paraId="46605521" w14:textId="77777777" w:rsidR="001533AC" w:rsidRPr="001533AC" w:rsidRDefault="001533AC" w:rsidP="00666381">
            <w:pPr>
              <w:widowControl w:val="0"/>
              <w:jc w:val="center"/>
              <w:rPr>
                <w:sz w:val="18"/>
                <w:szCs w:val="18"/>
              </w:rPr>
            </w:pPr>
            <w:r w:rsidRPr="001533AC">
              <w:rPr>
                <w:sz w:val="18"/>
                <w:szCs w:val="18"/>
              </w:rPr>
              <w:t>Time Cost</w:t>
            </w:r>
          </w:p>
        </w:tc>
      </w:tr>
      <w:tr w:rsidR="001533AC" w:rsidRPr="00BD2816" w14:paraId="461CC76E" w14:textId="77777777" w:rsidTr="00666381">
        <w:trPr>
          <w:trHeight w:val="184"/>
          <w:jc w:val="center"/>
        </w:trPr>
        <w:tc>
          <w:tcPr>
            <w:tcW w:w="801" w:type="dxa"/>
          </w:tcPr>
          <w:p w14:paraId="5D91108F" w14:textId="77777777" w:rsidR="001533AC" w:rsidRPr="001533AC" w:rsidRDefault="001533AC" w:rsidP="00666381">
            <w:pPr>
              <w:widowControl w:val="0"/>
              <w:jc w:val="center"/>
              <w:rPr>
                <w:sz w:val="18"/>
                <w:szCs w:val="18"/>
              </w:rPr>
            </w:pPr>
            <w:r w:rsidRPr="001533AC">
              <w:rPr>
                <w:sz w:val="18"/>
                <w:szCs w:val="18"/>
              </w:rPr>
              <w:t>0.01</w:t>
            </w:r>
          </w:p>
        </w:tc>
        <w:tc>
          <w:tcPr>
            <w:tcW w:w="866" w:type="dxa"/>
          </w:tcPr>
          <w:p w14:paraId="213536A9" w14:textId="77777777" w:rsidR="001533AC" w:rsidRPr="001533AC" w:rsidRDefault="001533AC" w:rsidP="00666381">
            <w:pPr>
              <w:widowControl w:val="0"/>
              <w:jc w:val="center"/>
              <w:rPr>
                <w:sz w:val="18"/>
                <w:szCs w:val="18"/>
              </w:rPr>
            </w:pPr>
            <w:r w:rsidRPr="001533AC">
              <w:rPr>
                <w:sz w:val="18"/>
                <w:szCs w:val="18"/>
              </w:rPr>
              <w:t>91.27</w:t>
            </w:r>
          </w:p>
        </w:tc>
        <w:tc>
          <w:tcPr>
            <w:tcW w:w="1061" w:type="dxa"/>
          </w:tcPr>
          <w:p w14:paraId="117EBCC7" w14:textId="77777777" w:rsidR="001533AC" w:rsidRPr="001533AC" w:rsidRDefault="001533AC" w:rsidP="00666381">
            <w:pPr>
              <w:widowControl w:val="0"/>
              <w:jc w:val="center"/>
              <w:rPr>
                <w:sz w:val="18"/>
                <w:szCs w:val="18"/>
              </w:rPr>
            </w:pPr>
            <w:r w:rsidRPr="001533AC">
              <w:rPr>
                <w:sz w:val="18"/>
                <w:szCs w:val="18"/>
              </w:rPr>
              <w:t>1h 3m 20s</w:t>
            </w:r>
          </w:p>
        </w:tc>
      </w:tr>
      <w:tr w:rsidR="001533AC" w:rsidRPr="00BD2816" w14:paraId="76ADBA9B" w14:textId="77777777" w:rsidTr="00666381">
        <w:trPr>
          <w:jc w:val="center"/>
        </w:trPr>
        <w:tc>
          <w:tcPr>
            <w:tcW w:w="801" w:type="dxa"/>
          </w:tcPr>
          <w:p w14:paraId="591B9616" w14:textId="77777777" w:rsidR="001533AC" w:rsidRPr="001533AC" w:rsidRDefault="001533AC" w:rsidP="00666381">
            <w:pPr>
              <w:widowControl w:val="0"/>
              <w:jc w:val="center"/>
              <w:rPr>
                <w:sz w:val="18"/>
                <w:szCs w:val="18"/>
              </w:rPr>
            </w:pPr>
            <w:r w:rsidRPr="001533AC">
              <w:rPr>
                <w:sz w:val="18"/>
                <w:szCs w:val="18"/>
              </w:rPr>
              <w:t>0.001</w:t>
            </w:r>
          </w:p>
        </w:tc>
        <w:tc>
          <w:tcPr>
            <w:tcW w:w="866" w:type="dxa"/>
          </w:tcPr>
          <w:p w14:paraId="12599CA4" w14:textId="77777777" w:rsidR="001533AC" w:rsidRPr="001533AC" w:rsidRDefault="001533AC" w:rsidP="00666381">
            <w:pPr>
              <w:widowControl w:val="0"/>
              <w:jc w:val="center"/>
              <w:rPr>
                <w:sz w:val="18"/>
                <w:szCs w:val="18"/>
              </w:rPr>
            </w:pPr>
            <w:r w:rsidRPr="001533AC">
              <w:rPr>
                <w:sz w:val="18"/>
                <w:szCs w:val="18"/>
              </w:rPr>
              <w:t>90.83</w:t>
            </w:r>
          </w:p>
        </w:tc>
        <w:tc>
          <w:tcPr>
            <w:tcW w:w="1061" w:type="dxa"/>
          </w:tcPr>
          <w:p w14:paraId="12DB0078" w14:textId="77777777" w:rsidR="001533AC" w:rsidRPr="001533AC" w:rsidRDefault="001533AC" w:rsidP="00666381">
            <w:pPr>
              <w:widowControl w:val="0"/>
              <w:jc w:val="center"/>
              <w:rPr>
                <w:sz w:val="18"/>
                <w:szCs w:val="18"/>
              </w:rPr>
            </w:pPr>
            <w:r w:rsidRPr="001533AC">
              <w:rPr>
                <w:sz w:val="18"/>
                <w:szCs w:val="18"/>
              </w:rPr>
              <w:t>1h 29m 20s</w:t>
            </w:r>
          </w:p>
        </w:tc>
      </w:tr>
      <w:tr w:rsidR="001533AC" w:rsidRPr="00BD2816" w14:paraId="7D922035" w14:textId="77777777" w:rsidTr="00666381">
        <w:trPr>
          <w:jc w:val="center"/>
        </w:trPr>
        <w:tc>
          <w:tcPr>
            <w:tcW w:w="801" w:type="dxa"/>
          </w:tcPr>
          <w:p w14:paraId="01DCC34D" w14:textId="77777777" w:rsidR="001533AC" w:rsidRPr="001533AC" w:rsidRDefault="001533AC" w:rsidP="00666381">
            <w:pPr>
              <w:widowControl w:val="0"/>
              <w:jc w:val="center"/>
              <w:rPr>
                <w:sz w:val="18"/>
                <w:szCs w:val="18"/>
              </w:rPr>
            </w:pPr>
            <w:r w:rsidRPr="001533AC">
              <w:rPr>
                <w:sz w:val="18"/>
                <w:szCs w:val="18"/>
              </w:rPr>
              <w:t>0.005</w:t>
            </w:r>
          </w:p>
        </w:tc>
        <w:tc>
          <w:tcPr>
            <w:tcW w:w="866" w:type="dxa"/>
          </w:tcPr>
          <w:p w14:paraId="0D3CFF2C" w14:textId="77777777" w:rsidR="001533AC" w:rsidRPr="001533AC" w:rsidRDefault="001533AC" w:rsidP="00666381">
            <w:pPr>
              <w:widowControl w:val="0"/>
              <w:jc w:val="center"/>
              <w:rPr>
                <w:sz w:val="18"/>
                <w:szCs w:val="18"/>
              </w:rPr>
            </w:pPr>
            <w:r w:rsidRPr="001533AC">
              <w:rPr>
                <w:sz w:val="18"/>
                <w:szCs w:val="18"/>
              </w:rPr>
              <w:t>92.49</w:t>
            </w:r>
          </w:p>
        </w:tc>
        <w:tc>
          <w:tcPr>
            <w:tcW w:w="1061" w:type="dxa"/>
          </w:tcPr>
          <w:p w14:paraId="7815F62D" w14:textId="77777777" w:rsidR="001533AC" w:rsidRPr="001533AC" w:rsidRDefault="001533AC" w:rsidP="00666381">
            <w:pPr>
              <w:widowControl w:val="0"/>
              <w:jc w:val="center"/>
              <w:rPr>
                <w:sz w:val="18"/>
                <w:szCs w:val="18"/>
              </w:rPr>
            </w:pPr>
            <w:r w:rsidRPr="001533AC">
              <w:rPr>
                <w:sz w:val="18"/>
                <w:szCs w:val="18"/>
              </w:rPr>
              <w:t>1h 20m 34s</w:t>
            </w:r>
          </w:p>
        </w:tc>
      </w:tr>
      <w:tr w:rsidR="001533AC" w:rsidRPr="00BD2816" w14:paraId="65D1E330" w14:textId="77777777" w:rsidTr="001533AC">
        <w:trPr>
          <w:trHeight w:val="42"/>
          <w:jc w:val="center"/>
        </w:trPr>
        <w:tc>
          <w:tcPr>
            <w:tcW w:w="801" w:type="dxa"/>
          </w:tcPr>
          <w:p w14:paraId="69EA9CB1" w14:textId="77777777" w:rsidR="001533AC" w:rsidRPr="001533AC" w:rsidRDefault="001533AC" w:rsidP="00666381">
            <w:pPr>
              <w:widowControl w:val="0"/>
              <w:jc w:val="center"/>
              <w:rPr>
                <w:sz w:val="18"/>
                <w:szCs w:val="18"/>
              </w:rPr>
            </w:pPr>
            <w:r w:rsidRPr="001533AC">
              <w:rPr>
                <w:sz w:val="18"/>
                <w:szCs w:val="18"/>
              </w:rPr>
              <w:t>0.0001</w:t>
            </w:r>
          </w:p>
        </w:tc>
        <w:tc>
          <w:tcPr>
            <w:tcW w:w="866" w:type="dxa"/>
          </w:tcPr>
          <w:p w14:paraId="688A33DA" w14:textId="77777777" w:rsidR="001533AC" w:rsidRPr="001533AC" w:rsidRDefault="001533AC" w:rsidP="00666381">
            <w:pPr>
              <w:widowControl w:val="0"/>
              <w:jc w:val="center"/>
              <w:rPr>
                <w:sz w:val="18"/>
                <w:szCs w:val="18"/>
              </w:rPr>
            </w:pPr>
            <w:r w:rsidRPr="001533AC">
              <w:rPr>
                <w:sz w:val="18"/>
                <w:szCs w:val="18"/>
              </w:rPr>
              <w:t>76.26</w:t>
            </w:r>
          </w:p>
        </w:tc>
        <w:tc>
          <w:tcPr>
            <w:tcW w:w="1061" w:type="dxa"/>
          </w:tcPr>
          <w:p w14:paraId="18F40E36" w14:textId="77777777" w:rsidR="001533AC" w:rsidRPr="001533AC" w:rsidRDefault="001533AC" w:rsidP="00666381">
            <w:pPr>
              <w:widowControl w:val="0"/>
              <w:jc w:val="center"/>
              <w:rPr>
                <w:sz w:val="18"/>
                <w:szCs w:val="18"/>
              </w:rPr>
            </w:pPr>
            <w:r w:rsidRPr="001533AC">
              <w:rPr>
                <w:sz w:val="18"/>
                <w:szCs w:val="18"/>
              </w:rPr>
              <w:t>2h 6m 18s</w:t>
            </w:r>
          </w:p>
        </w:tc>
      </w:tr>
    </w:tbl>
    <w:p w14:paraId="562BDC61" w14:textId="76784D7A" w:rsidR="006A55DC" w:rsidRDefault="006A55DC" w:rsidP="004D14E3">
      <w:pPr>
        <w:pStyle w:val="Title"/>
        <w:rPr>
          <w:sz w:val="18"/>
          <w:szCs w:val="18"/>
        </w:rPr>
      </w:pPr>
      <w:r w:rsidRPr="004D14E3">
        <w:rPr>
          <w:rFonts w:eastAsiaTheme="minorEastAsia"/>
          <w:noProof/>
          <w:sz w:val="24"/>
          <w:szCs w:val="24"/>
        </w:rPr>
        <w:lastRenderedPageBreak/>
        <w:drawing>
          <wp:anchor distT="0" distB="0" distL="114300" distR="114300" simplePos="0" relativeHeight="251663360" behindDoc="0" locked="0" layoutInCell="1" allowOverlap="1" wp14:anchorId="0BD4425E" wp14:editId="7F914A65">
            <wp:simplePos x="0" y="0"/>
            <wp:positionH relativeFrom="margin">
              <wp:align>left</wp:align>
            </wp:positionH>
            <wp:positionV relativeFrom="paragraph">
              <wp:posOffset>443255</wp:posOffset>
            </wp:positionV>
            <wp:extent cx="2523490" cy="1541780"/>
            <wp:effectExtent l="0" t="0" r="0" b="127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23490" cy="1541780"/>
                    </a:xfrm>
                    <a:prstGeom prst="rect">
                      <a:avLst/>
                    </a:prstGeom>
                    <a:noFill/>
                    <a:ln>
                      <a:noFill/>
                    </a:ln>
                  </pic:spPr>
                </pic:pic>
              </a:graphicData>
            </a:graphic>
            <wp14:sizeRelH relativeFrom="page">
              <wp14:pctWidth>0</wp14:pctWidth>
            </wp14:sizeRelH>
            <wp14:sizeRelV relativeFrom="page">
              <wp14:pctHeight>0</wp14:pctHeight>
            </wp14:sizeRelV>
          </wp:anchor>
        </w:drawing>
      </w:r>
      <w:r w:rsidR="00D5574A">
        <w:rPr>
          <w:sz w:val="18"/>
          <w:szCs w:val="18"/>
        </w:rPr>
        <w:br/>
      </w:r>
      <w:r w:rsidR="00D5574A">
        <w:rPr>
          <w:sz w:val="18"/>
          <w:szCs w:val="18"/>
        </w:rPr>
        <w:br/>
      </w:r>
    </w:p>
    <w:p w14:paraId="020EF9FC" w14:textId="030F212C" w:rsidR="00025493" w:rsidRPr="004D14E3" w:rsidRDefault="00025493" w:rsidP="004D14E3">
      <w:pPr>
        <w:pStyle w:val="Title"/>
        <w:rPr>
          <w:b w:val="0"/>
          <w:bCs/>
        </w:rPr>
      </w:pPr>
      <w:r w:rsidRPr="004D14E3">
        <w:rPr>
          <w:sz w:val="18"/>
          <w:szCs w:val="18"/>
        </w:rPr>
        <w:t xml:space="preserve">Table </w:t>
      </w:r>
      <w:r w:rsidR="00AC2494" w:rsidRPr="004D14E3">
        <w:rPr>
          <w:sz w:val="18"/>
          <w:szCs w:val="18"/>
        </w:rPr>
        <w:t>6</w:t>
      </w:r>
      <w:r w:rsidRPr="004D14E3">
        <w:rPr>
          <w:sz w:val="18"/>
          <w:szCs w:val="18"/>
        </w:rPr>
        <w:t>.</w:t>
      </w:r>
      <w:r w:rsidRPr="004D14E3">
        <w:rPr>
          <w:b w:val="0"/>
          <w:bCs/>
          <w:sz w:val="18"/>
          <w:szCs w:val="18"/>
        </w:rPr>
        <w:t xml:space="preserve"> Compare the results when changing the hyperparameter Epsilon</w:t>
      </w:r>
      <w:r w:rsidR="00DC38DA">
        <w:rPr>
          <w:b w:val="0"/>
          <w:bCs/>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025493" w:rsidRPr="00025493" w14:paraId="56F1D5D6" w14:textId="77777777" w:rsidTr="00666381">
        <w:trPr>
          <w:jc w:val="center"/>
        </w:trPr>
        <w:tc>
          <w:tcPr>
            <w:tcW w:w="801" w:type="dxa"/>
          </w:tcPr>
          <w:p w14:paraId="1398DC71" w14:textId="77777777" w:rsidR="00025493" w:rsidRPr="00025493" w:rsidRDefault="00025493" w:rsidP="00666381">
            <w:pPr>
              <w:widowControl w:val="0"/>
              <w:jc w:val="center"/>
              <w:rPr>
                <w:sz w:val="18"/>
                <w:szCs w:val="18"/>
              </w:rPr>
            </w:pPr>
            <w:r w:rsidRPr="00025493">
              <w:rPr>
                <w:sz w:val="18"/>
                <w:szCs w:val="18"/>
              </w:rPr>
              <w:t>Epsilon</w:t>
            </w:r>
          </w:p>
        </w:tc>
        <w:tc>
          <w:tcPr>
            <w:tcW w:w="866" w:type="dxa"/>
          </w:tcPr>
          <w:p w14:paraId="6A4D8EC0" w14:textId="77777777" w:rsidR="00025493" w:rsidRPr="00025493" w:rsidRDefault="00025493" w:rsidP="00666381">
            <w:pPr>
              <w:widowControl w:val="0"/>
              <w:jc w:val="center"/>
              <w:rPr>
                <w:sz w:val="18"/>
                <w:szCs w:val="18"/>
              </w:rPr>
            </w:pPr>
            <w:r w:rsidRPr="00025493">
              <w:rPr>
                <w:sz w:val="18"/>
                <w:szCs w:val="18"/>
              </w:rPr>
              <w:t>Reward</w:t>
            </w:r>
          </w:p>
        </w:tc>
        <w:tc>
          <w:tcPr>
            <w:tcW w:w="1061" w:type="dxa"/>
          </w:tcPr>
          <w:p w14:paraId="3C6A5955" w14:textId="77777777" w:rsidR="00025493" w:rsidRPr="00025493" w:rsidRDefault="00025493" w:rsidP="00666381">
            <w:pPr>
              <w:widowControl w:val="0"/>
              <w:jc w:val="center"/>
              <w:rPr>
                <w:sz w:val="18"/>
                <w:szCs w:val="18"/>
              </w:rPr>
            </w:pPr>
            <w:r w:rsidRPr="00025493">
              <w:rPr>
                <w:sz w:val="18"/>
                <w:szCs w:val="18"/>
              </w:rPr>
              <w:t>Time Cost</w:t>
            </w:r>
          </w:p>
        </w:tc>
      </w:tr>
      <w:tr w:rsidR="00025493" w:rsidRPr="00025493" w14:paraId="7537202B" w14:textId="77777777" w:rsidTr="00666381">
        <w:trPr>
          <w:trHeight w:val="184"/>
          <w:jc w:val="center"/>
        </w:trPr>
        <w:tc>
          <w:tcPr>
            <w:tcW w:w="801" w:type="dxa"/>
          </w:tcPr>
          <w:p w14:paraId="16A56948" w14:textId="77777777" w:rsidR="00025493" w:rsidRPr="00025493" w:rsidRDefault="00025493" w:rsidP="00666381">
            <w:pPr>
              <w:widowControl w:val="0"/>
              <w:jc w:val="center"/>
              <w:rPr>
                <w:sz w:val="18"/>
                <w:szCs w:val="18"/>
              </w:rPr>
            </w:pPr>
            <w:r w:rsidRPr="00025493">
              <w:rPr>
                <w:sz w:val="18"/>
                <w:szCs w:val="18"/>
              </w:rPr>
              <w:t>0.1</w:t>
            </w:r>
          </w:p>
        </w:tc>
        <w:tc>
          <w:tcPr>
            <w:tcW w:w="866" w:type="dxa"/>
          </w:tcPr>
          <w:p w14:paraId="62C4B044" w14:textId="77777777" w:rsidR="00025493" w:rsidRPr="00025493" w:rsidRDefault="00025493" w:rsidP="00666381">
            <w:pPr>
              <w:widowControl w:val="0"/>
              <w:jc w:val="center"/>
              <w:rPr>
                <w:sz w:val="18"/>
                <w:szCs w:val="18"/>
              </w:rPr>
            </w:pPr>
            <w:r w:rsidRPr="00025493">
              <w:rPr>
                <w:sz w:val="18"/>
                <w:szCs w:val="18"/>
              </w:rPr>
              <w:t>104.9</w:t>
            </w:r>
          </w:p>
        </w:tc>
        <w:tc>
          <w:tcPr>
            <w:tcW w:w="1061" w:type="dxa"/>
          </w:tcPr>
          <w:p w14:paraId="2EAB1AFD" w14:textId="77777777" w:rsidR="00025493" w:rsidRPr="00025493" w:rsidRDefault="00025493" w:rsidP="00666381">
            <w:pPr>
              <w:widowControl w:val="0"/>
              <w:jc w:val="center"/>
              <w:rPr>
                <w:sz w:val="18"/>
                <w:szCs w:val="18"/>
              </w:rPr>
            </w:pPr>
            <w:r w:rsidRPr="00025493">
              <w:rPr>
                <w:sz w:val="18"/>
                <w:szCs w:val="18"/>
              </w:rPr>
              <w:t>1h 14m 28s</w:t>
            </w:r>
          </w:p>
        </w:tc>
      </w:tr>
      <w:tr w:rsidR="00025493" w:rsidRPr="00025493" w14:paraId="08A1FA1D" w14:textId="77777777" w:rsidTr="00666381">
        <w:trPr>
          <w:jc w:val="center"/>
        </w:trPr>
        <w:tc>
          <w:tcPr>
            <w:tcW w:w="801" w:type="dxa"/>
          </w:tcPr>
          <w:p w14:paraId="5ED9FDAB" w14:textId="77777777" w:rsidR="00025493" w:rsidRPr="00025493" w:rsidRDefault="00025493" w:rsidP="00666381">
            <w:pPr>
              <w:widowControl w:val="0"/>
              <w:jc w:val="center"/>
              <w:rPr>
                <w:sz w:val="18"/>
                <w:szCs w:val="18"/>
              </w:rPr>
            </w:pPr>
            <w:r w:rsidRPr="00025493">
              <w:rPr>
                <w:sz w:val="18"/>
                <w:szCs w:val="18"/>
              </w:rPr>
              <w:t>0.2</w:t>
            </w:r>
          </w:p>
        </w:tc>
        <w:tc>
          <w:tcPr>
            <w:tcW w:w="866" w:type="dxa"/>
          </w:tcPr>
          <w:p w14:paraId="6BE56043" w14:textId="77777777" w:rsidR="00025493" w:rsidRPr="00025493" w:rsidRDefault="00025493" w:rsidP="00666381">
            <w:pPr>
              <w:widowControl w:val="0"/>
              <w:jc w:val="center"/>
              <w:rPr>
                <w:sz w:val="18"/>
                <w:szCs w:val="18"/>
              </w:rPr>
            </w:pPr>
            <w:r w:rsidRPr="00025493">
              <w:rPr>
                <w:sz w:val="18"/>
                <w:szCs w:val="18"/>
              </w:rPr>
              <w:t>92.49</w:t>
            </w:r>
          </w:p>
        </w:tc>
        <w:tc>
          <w:tcPr>
            <w:tcW w:w="1061" w:type="dxa"/>
          </w:tcPr>
          <w:p w14:paraId="59AACDB2" w14:textId="77777777" w:rsidR="00025493" w:rsidRPr="00025493" w:rsidRDefault="00025493" w:rsidP="00666381">
            <w:pPr>
              <w:widowControl w:val="0"/>
              <w:jc w:val="center"/>
              <w:rPr>
                <w:sz w:val="18"/>
                <w:szCs w:val="18"/>
              </w:rPr>
            </w:pPr>
            <w:r w:rsidRPr="00025493">
              <w:rPr>
                <w:sz w:val="18"/>
                <w:szCs w:val="18"/>
              </w:rPr>
              <w:t>1h 20m 34s</w:t>
            </w:r>
          </w:p>
        </w:tc>
      </w:tr>
      <w:tr w:rsidR="00025493" w:rsidRPr="00025493" w14:paraId="45C63B72" w14:textId="77777777" w:rsidTr="00666381">
        <w:trPr>
          <w:jc w:val="center"/>
        </w:trPr>
        <w:tc>
          <w:tcPr>
            <w:tcW w:w="801" w:type="dxa"/>
          </w:tcPr>
          <w:p w14:paraId="4904D2D9" w14:textId="77777777" w:rsidR="00025493" w:rsidRPr="00025493" w:rsidRDefault="00025493" w:rsidP="00666381">
            <w:pPr>
              <w:widowControl w:val="0"/>
              <w:jc w:val="center"/>
              <w:rPr>
                <w:sz w:val="18"/>
                <w:szCs w:val="18"/>
              </w:rPr>
            </w:pPr>
            <w:r w:rsidRPr="00025493">
              <w:rPr>
                <w:sz w:val="18"/>
                <w:szCs w:val="18"/>
              </w:rPr>
              <w:t>0.3</w:t>
            </w:r>
          </w:p>
        </w:tc>
        <w:tc>
          <w:tcPr>
            <w:tcW w:w="866" w:type="dxa"/>
          </w:tcPr>
          <w:p w14:paraId="59199E08" w14:textId="77777777" w:rsidR="00025493" w:rsidRPr="00025493" w:rsidRDefault="00025493" w:rsidP="00666381">
            <w:pPr>
              <w:widowControl w:val="0"/>
              <w:jc w:val="center"/>
              <w:rPr>
                <w:sz w:val="18"/>
                <w:szCs w:val="18"/>
              </w:rPr>
            </w:pPr>
            <w:r w:rsidRPr="00025493">
              <w:rPr>
                <w:sz w:val="18"/>
                <w:szCs w:val="18"/>
              </w:rPr>
              <w:t>112.7</w:t>
            </w:r>
          </w:p>
        </w:tc>
        <w:tc>
          <w:tcPr>
            <w:tcW w:w="1061" w:type="dxa"/>
          </w:tcPr>
          <w:p w14:paraId="46D07285" w14:textId="77777777" w:rsidR="00025493" w:rsidRPr="00025493" w:rsidRDefault="00025493" w:rsidP="00666381">
            <w:pPr>
              <w:widowControl w:val="0"/>
              <w:jc w:val="center"/>
              <w:rPr>
                <w:sz w:val="18"/>
                <w:szCs w:val="18"/>
              </w:rPr>
            </w:pPr>
            <w:r w:rsidRPr="00025493">
              <w:rPr>
                <w:sz w:val="18"/>
                <w:szCs w:val="18"/>
              </w:rPr>
              <w:t>2h 6m 18s</w:t>
            </w:r>
          </w:p>
        </w:tc>
      </w:tr>
    </w:tbl>
    <w:p w14:paraId="489DBF3E" w14:textId="6AADA3A9" w:rsidR="001533AC" w:rsidRDefault="001533AC" w:rsidP="007208C1">
      <w:pPr>
        <w:pStyle w:val="Title"/>
        <w:jc w:val="both"/>
      </w:pPr>
    </w:p>
    <w:p w14:paraId="38784B26" w14:textId="14E616D8" w:rsidR="001533AC" w:rsidRDefault="001533AC" w:rsidP="001533AC"/>
    <w:p w14:paraId="49C96AF8" w14:textId="1A4E779D" w:rsidR="001533AC" w:rsidRDefault="0007163B" w:rsidP="001533AC">
      <w:pPr>
        <w:pStyle w:val="Title"/>
      </w:pPr>
      <w:r w:rsidRPr="00BD2816">
        <w:rPr>
          <w:rFonts w:eastAsiaTheme="minorEastAsia"/>
          <w:noProof/>
          <w:sz w:val="24"/>
          <w:szCs w:val="24"/>
        </w:rPr>
        <w:drawing>
          <wp:anchor distT="0" distB="0" distL="114300" distR="114300" simplePos="0" relativeHeight="251664384" behindDoc="0" locked="0" layoutInCell="1" allowOverlap="1" wp14:anchorId="4586D3EF" wp14:editId="46B0D951">
            <wp:simplePos x="0" y="0"/>
            <wp:positionH relativeFrom="margin">
              <wp:align>left</wp:align>
            </wp:positionH>
            <wp:positionV relativeFrom="paragraph">
              <wp:posOffset>414492</wp:posOffset>
            </wp:positionV>
            <wp:extent cx="2523744" cy="1499616"/>
            <wp:effectExtent l="0" t="0" r="0" b="5715"/>
            <wp:wrapSquare wrapText="bothSides"/>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3744" cy="14996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96714B" w14:textId="6DAC0CB2" w:rsidR="00AC2494" w:rsidRPr="00AC2494" w:rsidRDefault="00AC2494" w:rsidP="004D14E3">
      <w:pPr>
        <w:spacing w:after="120"/>
        <w:rPr>
          <w:sz w:val="18"/>
          <w:szCs w:val="18"/>
        </w:rPr>
      </w:pPr>
      <w:r w:rsidRPr="00AC2494">
        <w:rPr>
          <w:b/>
          <w:sz w:val="18"/>
          <w:szCs w:val="18"/>
        </w:rPr>
        <w:t xml:space="preserve">Table </w:t>
      </w:r>
      <w:r w:rsidR="00EE1F81">
        <w:rPr>
          <w:b/>
          <w:sz w:val="18"/>
          <w:szCs w:val="18"/>
        </w:rPr>
        <w:t>7</w:t>
      </w:r>
      <w:r w:rsidRPr="00AC2494">
        <w:rPr>
          <w:b/>
          <w:sz w:val="18"/>
          <w:szCs w:val="18"/>
        </w:rPr>
        <w:t>.</w:t>
      </w:r>
      <w:r w:rsidRPr="00AC2494">
        <w:rPr>
          <w:sz w:val="18"/>
          <w:szCs w:val="18"/>
        </w:rPr>
        <w:t xml:space="preserve"> Compare the results when changing the hyperparameter </w:t>
      </w:r>
      <w:r w:rsidR="00271C4F">
        <w:rPr>
          <w:sz w:val="18"/>
          <w:szCs w:val="18"/>
        </w:rPr>
        <w:t>Lambd</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AC2494" w:rsidRPr="00AC2494" w14:paraId="16299BB8" w14:textId="77777777" w:rsidTr="00666381">
        <w:trPr>
          <w:jc w:val="center"/>
        </w:trPr>
        <w:tc>
          <w:tcPr>
            <w:tcW w:w="801" w:type="dxa"/>
          </w:tcPr>
          <w:p w14:paraId="71852295" w14:textId="77777777" w:rsidR="00AC2494" w:rsidRPr="00AC2494" w:rsidRDefault="00AC2494" w:rsidP="00666381">
            <w:pPr>
              <w:widowControl w:val="0"/>
              <w:jc w:val="center"/>
              <w:rPr>
                <w:sz w:val="18"/>
                <w:szCs w:val="18"/>
              </w:rPr>
            </w:pPr>
            <w:r w:rsidRPr="00AC2494">
              <w:rPr>
                <w:sz w:val="18"/>
                <w:szCs w:val="18"/>
              </w:rPr>
              <w:t>Lambd</w:t>
            </w:r>
          </w:p>
        </w:tc>
        <w:tc>
          <w:tcPr>
            <w:tcW w:w="866" w:type="dxa"/>
          </w:tcPr>
          <w:p w14:paraId="1B8CB441" w14:textId="77777777" w:rsidR="00AC2494" w:rsidRPr="00AC2494" w:rsidRDefault="00AC2494" w:rsidP="00666381">
            <w:pPr>
              <w:widowControl w:val="0"/>
              <w:jc w:val="center"/>
              <w:rPr>
                <w:sz w:val="18"/>
                <w:szCs w:val="18"/>
              </w:rPr>
            </w:pPr>
            <w:r w:rsidRPr="00AC2494">
              <w:rPr>
                <w:sz w:val="18"/>
                <w:szCs w:val="18"/>
              </w:rPr>
              <w:t>Reward</w:t>
            </w:r>
          </w:p>
        </w:tc>
        <w:tc>
          <w:tcPr>
            <w:tcW w:w="1061" w:type="dxa"/>
          </w:tcPr>
          <w:p w14:paraId="7FEBDA7B" w14:textId="77777777" w:rsidR="00AC2494" w:rsidRPr="00AC2494" w:rsidRDefault="00AC2494" w:rsidP="00666381">
            <w:pPr>
              <w:widowControl w:val="0"/>
              <w:jc w:val="center"/>
              <w:rPr>
                <w:sz w:val="18"/>
                <w:szCs w:val="18"/>
              </w:rPr>
            </w:pPr>
            <w:r w:rsidRPr="00AC2494">
              <w:rPr>
                <w:sz w:val="18"/>
                <w:szCs w:val="18"/>
              </w:rPr>
              <w:t>Time Cost</w:t>
            </w:r>
          </w:p>
        </w:tc>
      </w:tr>
      <w:tr w:rsidR="00AC2494" w:rsidRPr="00AC2494" w14:paraId="0B2A90F8" w14:textId="77777777" w:rsidTr="00666381">
        <w:trPr>
          <w:trHeight w:val="184"/>
          <w:jc w:val="center"/>
        </w:trPr>
        <w:tc>
          <w:tcPr>
            <w:tcW w:w="801" w:type="dxa"/>
          </w:tcPr>
          <w:p w14:paraId="55479F36" w14:textId="77777777" w:rsidR="00AC2494" w:rsidRPr="00AC2494" w:rsidRDefault="00AC2494" w:rsidP="00666381">
            <w:pPr>
              <w:widowControl w:val="0"/>
              <w:jc w:val="center"/>
              <w:rPr>
                <w:sz w:val="18"/>
                <w:szCs w:val="18"/>
              </w:rPr>
            </w:pPr>
            <w:r w:rsidRPr="00AC2494">
              <w:rPr>
                <w:sz w:val="18"/>
                <w:szCs w:val="18"/>
              </w:rPr>
              <w:t>0.9</w:t>
            </w:r>
          </w:p>
        </w:tc>
        <w:tc>
          <w:tcPr>
            <w:tcW w:w="866" w:type="dxa"/>
          </w:tcPr>
          <w:p w14:paraId="37B3AB64" w14:textId="77777777" w:rsidR="00AC2494" w:rsidRPr="00AC2494" w:rsidRDefault="00AC2494" w:rsidP="00666381">
            <w:pPr>
              <w:widowControl w:val="0"/>
              <w:jc w:val="center"/>
              <w:rPr>
                <w:sz w:val="18"/>
                <w:szCs w:val="18"/>
              </w:rPr>
            </w:pPr>
            <w:r w:rsidRPr="00AC2494">
              <w:rPr>
                <w:sz w:val="18"/>
                <w:szCs w:val="18"/>
              </w:rPr>
              <w:t>87.54</w:t>
            </w:r>
          </w:p>
        </w:tc>
        <w:tc>
          <w:tcPr>
            <w:tcW w:w="1061" w:type="dxa"/>
          </w:tcPr>
          <w:p w14:paraId="02C2EDD4" w14:textId="77777777" w:rsidR="00AC2494" w:rsidRPr="00AC2494" w:rsidRDefault="00AC2494" w:rsidP="00666381">
            <w:pPr>
              <w:widowControl w:val="0"/>
              <w:jc w:val="center"/>
              <w:rPr>
                <w:sz w:val="18"/>
                <w:szCs w:val="18"/>
              </w:rPr>
            </w:pPr>
            <w:r w:rsidRPr="00AC2494">
              <w:rPr>
                <w:sz w:val="18"/>
                <w:szCs w:val="18"/>
              </w:rPr>
              <w:t>1h 47m 8s</w:t>
            </w:r>
          </w:p>
        </w:tc>
      </w:tr>
      <w:tr w:rsidR="00AC2494" w:rsidRPr="00AC2494" w14:paraId="1FA2E01A" w14:textId="77777777" w:rsidTr="00666381">
        <w:trPr>
          <w:jc w:val="center"/>
        </w:trPr>
        <w:tc>
          <w:tcPr>
            <w:tcW w:w="801" w:type="dxa"/>
          </w:tcPr>
          <w:p w14:paraId="7B08415A" w14:textId="77777777" w:rsidR="00AC2494" w:rsidRPr="00AC2494" w:rsidRDefault="00AC2494" w:rsidP="00666381">
            <w:pPr>
              <w:widowControl w:val="0"/>
              <w:jc w:val="center"/>
              <w:rPr>
                <w:sz w:val="18"/>
                <w:szCs w:val="18"/>
              </w:rPr>
            </w:pPr>
            <w:r w:rsidRPr="00AC2494">
              <w:rPr>
                <w:sz w:val="18"/>
                <w:szCs w:val="18"/>
              </w:rPr>
              <w:t>0.95</w:t>
            </w:r>
          </w:p>
        </w:tc>
        <w:tc>
          <w:tcPr>
            <w:tcW w:w="866" w:type="dxa"/>
          </w:tcPr>
          <w:p w14:paraId="06C00091" w14:textId="77777777" w:rsidR="00AC2494" w:rsidRPr="00AC2494" w:rsidRDefault="00AC2494" w:rsidP="00666381">
            <w:pPr>
              <w:widowControl w:val="0"/>
              <w:jc w:val="center"/>
              <w:rPr>
                <w:sz w:val="18"/>
                <w:szCs w:val="18"/>
              </w:rPr>
            </w:pPr>
            <w:r w:rsidRPr="00AC2494">
              <w:rPr>
                <w:sz w:val="18"/>
                <w:szCs w:val="18"/>
              </w:rPr>
              <w:t>92.49</w:t>
            </w:r>
          </w:p>
        </w:tc>
        <w:tc>
          <w:tcPr>
            <w:tcW w:w="1061" w:type="dxa"/>
          </w:tcPr>
          <w:p w14:paraId="0EE26E01" w14:textId="77777777" w:rsidR="00AC2494" w:rsidRPr="00AC2494" w:rsidRDefault="00AC2494" w:rsidP="00666381">
            <w:pPr>
              <w:widowControl w:val="0"/>
              <w:jc w:val="center"/>
              <w:rPr>
                <w:sz w:val="18"/>
                <w:szCs w:val="18"/>
              </w:rPr>
            </w:pPr>
            <w:r w:rsidRPr="00AC2494">
              <w:rPr>
                <w:sz w:val="18"/>
                <w:szCs w:val="18"/>
              </w:rPr>
              <w:t>1h 20m 34s</w:t>
            </w:r>
          </w:p>
        </w:tc>
      </w:tr>
      <w:tr w:rsidR="00AC2494" w:rsidRPr="00AC2494" w14:paraId="22960D4D" w14:textId="77777777" w:rsidTr="00666381">
        <w:trPr>
          <w:jc w:val="center"/>
        </w:trPr>
        <w:tc>
          <w:tcPr>
            <w:tcW w:w="801" w:type="dxa"/>
          </w:tcPr>
          <w:p w14:paraId="467C00B7" w14:textId="77777777" w:rsidR="00AC2494" w:rsidRPr="00AC2494" w:rsidRDefault="00AC2494" w:rsidP="00666381">
            <w:pPr>
              <w:widowControl w:val="0"/>
              <w:jc w:val="center"/>
              <w:rPr>
                <w:sz w:val="18"/>
                <w:szCs w:val="18"/>
              </w:rPr>
            </w:pPr>
            <w:r w:rsidRPr="00AC2494">
              <w:rPr>
                <w:sz w:val="18"/>
                <w:szCs w:val="18"/>
              </w:rPr>
              <w:t>0.99</w:t>
            </w:r>
          </w:p>
        </w:tc>
        <w:tc>
          <w:tcPr>
            <w:tcW w:w="866" w:type="dxa"/>
          </w:tcPr>
          <w:p w14:paraId="1E3439F5" w14:textId="77777777" w:rsidR="00AC2494" w:rsidRPr="00AC2494" w:rsidRDefault="00AC2494" w:rsidP="00666381">
            <w:pPr>
              <w:widowControl w:val="0"/>
              <w:jc w:val="center"/>
              <w:rPr>
                <w:sz w:val="18"/>
                <w:szCs w:val="18"/>
              </w:rPr>
            </w:pPr>
            <w:r w:rsidRPr="00AC2494">
              <w:rPr>
                <w:sz w:val="18"/>
                <w:szCs w:val="18"/>
              </w:rPr>
              <w:t>106.6</w:t>
            </w:r>
          </w:p>
        </w:tc>
        <w:tc>
          <w:tcPr>
            <w:tcW w:w="1061" w:type="dxa"/>
          </w:tcPr>
          <w:p w14:paraId="54A03ECC" w14:textId="77777777" w:rsidR="00AC2494" w:rsidRPr="00AC2494" w:rsidRDefault="00AC2494" w:rsidP="00666381">
            <w:pPr>
              <w:widowControl w:val="0"/>
              <w:jc w:val="center"/>
              <w:rPr>
                <w:sz w:val="18"/>
                <w:szCs w:val="18"/>
              </w:rPr>
            </w:pPr>
            <w:r w:rsidRPr="00AC2494">
              <w:rPr>
                <w:sz w:val="18"/>
                <w:szCs w:val="18"/>
              </w:rPr>
              <w:t>1h 15m 16s</w:t>
            </w:r>
          </w:p>
        </w:tc>
      </w:tr>
    </w:tbl>
    <w:p w14:paraId="6388B833" w14:textId="0AFE0905" w:rsidR="001533AC" w:rsidRDefault="001533AC" w:rsidP="001533AC">
      <w:pPr>
        <w:pStyle w:val="Title"/>
      </w:pPr>
    </w:p>
    <w:p w14:paraId="47A18782" w14:textId="77777777" w:rsidR="004D14E3" w:rsidRDefault="004D14E3" w:rsidP="00271C4F">
      <w:pPr>
        <w:spacing w:after="120"/>
        <w:jc w:val="center"/>
        <w:rPr>
          <w:b/>
          <w:sz w:val="18"/>
          <w:szCs w:val="18"/>
        </w:rPr>
      </w:pPr>
    </w:p>
    <w:p w14:paraId="79072810" w14:textId="145AA176" w:rsidR="004D14E3" w:rsidRDefault="004D14E3" w:rsidP="00271C4F">
      <w:pPr>
        <w:spacing w:after="120"/>
        <w:jc w:val="center"/>
        <w:rPr>
          <w:b/>
          <w:sz w:val="18"/>
          <w:szCs w:val="18"/>
        </w:rPr>
      </w:pPr>
    </w:p>
    <w:p w14:paraId="375E715F" w14:textId="73F0EA81" w:rsidR="004D14E3" w:rsidRDefault="004C5F29" w:rsidP="004D14E3">
      <w:pPr>
        <w:spacing w:after="120"/>
        <w:jc w:val="center"/>
        <w:rPr>
          <w:b/>
          <w:sz w:val="18"/>
          <w:szCs w:val="18"/>
        </w:rPr>
      </w:pPr>
      <w:r w:rsidRPr="00BD2816">
        <w:rPr>
          <w:rFonts w:eastAsiaTheme="minorEastAsia"/>
          <w:noProof/>
          <w:sz w:val="24"/>
          <w:szCs w:val="24"/>
        </w:rPr>
        <w:drawing>
          <wp:anchor distT="0" distB="0" distL="114300" distR="114300" simplePos="0" relativeHeight="251665408" behindDoc="0" locked="0" layoutInCell="1" allowOverlap="1" wp14:anchorId="3C046D01" wp14:editId="6953E679">
            <wp:simplePos x="0" y="0"/>
            <wp:positionH relativeFrom="margin">
              <wp:align>left</wp:align>
            </wp:positionH>
            <wp:positionV relativeFrom="paragraph">
              <wp:posOffset>11430</wp:posOffset>
            </wp:positionV>
            <wp:extent cx="2523490" cy="1499235"/>
            <wp:effectExtent l="0" t="0" r="0" b="5715"/>
            <wp:wrapSquare wrapText="bothSides"/>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23490" cy="14992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PlainTable2"/>
        <w:tblpPr w:leftFromText="180" w:rightFromText="180" w:vertAnchor="text" w:horzAnchor="page" w:tblpX="6712" w:tblpY="687"/>
        <w:tblW w:w="2790" w:type="dxa"/>
        <w:tblLayout w:type="fixed"/>
        <w:tblLook w:val="0600" w:firstRow="0" w:lastRow="0" w:firstColumn="0" w:lastColumn="0" w:noHBand="1" w:noVBand="1"/>
      </w:tblPr>
      <w:tblGrid>
        <w:gridCol w:w="720"/>
        <w:gridCol w:w="900"/>
        <w:gridCol w:w="1170"/>
      </w:tblGrid>
      <w:tr w:rsidR="00D5574A" w14:paraId="1BE7B2FC" w14:textId="77777777" w:rsidTr="003B504D">
        <w:tc>
          <w:tcPr>
            <w:tcW w:w="720" w:type="dxa"/>
          </w:tcPr>
          <w:p w14:paraId="0E98EC38" w14:textId="77777777" w:rsidR="00D5574A" w:rsidRPr="00A2238A" w:rsidRDefault="00D5574A" w:rsidP="00D5574A">
            <w:pPr>
              <w:widowControl w:val="0"/>
              <w:jc w:val="center"/>
              <w:rPr>
                <w:sz w:val="18"/>
              </w:rPr>
            </w:pPr>
            <w:r>
              <w:rPr>
                <w:sz w:val="18"/>
              </w:rPr>
              <w:t>Num_epoch</w:t>
            </w:r>
          </w:p>
        </w:tc>
        <w:tc>
          <w:tcPr>
            <w:tcW w:w="900" w:type="dxa"/>
          </w:tcPr>
          <w:p w14:paraId="1BAAD19D" w14:textId="77777777" w:rsidR="00D5574A" w:rsidRPr="00A2238A" w:rsidRDefault="00D5574A" w:rsidP="00D5574A">
            <w:pPr>
              <w:widowControl w:val="0"/>
              <w:jc w:val="center"/>
              <w:rPr>
                <w:sz w:val="18"/>
              </w:rPr>
            </w:pPr>
            <w:r>
              <w:rPr>
                <w:sz w:val="18"/>
              </w:rPr>
              <w:t>Reward</w:t>
            </w:r>
          </w:p>
        </w:tc>
        <w:tc>
          <w:tcPr>
            <w:tcW w:w="1170" w:type="dxa"/>
          </w:tcPr>
          <w:p w14:paraId="033824C8" w14:textId="77777777" w:rsidR="00D5574A" w:rsidRPr="00A2238A" w:rsidRDefault="00D5574A" w:rsidP="00D5574A">
            <w:pPr>
              <w:widowControl w:val="0"/>
              <w:jc w:val="center"/>
              <w:rPr>
                <w:sz w:val="18"/>
              </w:rPr>
            </w:pPr>
            <w:r>
              <w:rPr>
                <w:sz w:val="18"/>
              </w:rPr>
              <w:t>Time Cost</w:t>
            </w:r>
          </w:p>
        </w:tc>
      </w:tr>
      <w:tr w:rsidR="00D5574A" w14:paraId="1F432F98" w14:textId="77777777" w:rsidTr="003B504D">
        <w:trPr>
          <w:trHeight w:val="184"/>
        </w:trPr>
        <w:tc>
          <w:tcPr>
            <w:tcW w:w="720" w:type="dxa"/>
          </w:tcPr>
          <w:p w14:paraId="22CA30B9" w14:textId="77777777" w:rsidR="00D5574A" w:rsidRPr="00A2238A" w:rsidRDefault="00D5574A" w:rsidP="00D5574A">
            <w:pPr>
              <w:widowControl w:val="0"/>
              <w:jc w:val="center"/>
              <w:rPr>
                <w:sz w:val="18"/>
              </w:rPr>
            </w:pPr>
            <w:r>
              <w:rPr>
                <w:sz w:val="18"/>
              </w:rPr>
              <w:t>1</w:t>
            </w:r>
          </w:p>
        </w:tc>
        <w:tc>
          <w:tcPr>
            <w:tcW w:w="900" w:type="dxa"/>
          </w:tcPr>
          <w:p w14:paraId="41BC00C3" w14:textId="3A149868" w:rsidR="00D5574A" w:rsidRPr="00A2238A" w:rsidRDefault="00D5574A" w:rsidP="00D5574A">
            <w:pPr>
              <w:widowControl w:val="0"/>
              <w:jc w:val="center"/>
              <w:rPr>
                <w:sz w:val="18"/>
              </w:rPr>
            </w:pPr>
            <w:r>
              <w:rPr>
                <w:sz w:val="18"/>
              </w:rPr>
              <w:t>103.6</w:t>
            </w:r>
          </w:p>
        </w:tc>
        <w:tc>
          <w:tcPr>
            <w:tcW w:w="1170" w:type="dxa"/>
          </w:tcPr>
          <w:p w14:paraId="647608F9" w14:textId="0E853FA3" w:rsidR="00D5574A" w:rsidRPr="00A2238A" w:rsidRDefault="00D5574A" w:rsidP="00D5574A">
            <w:pPr>
              <w:widowControl w:val="0"/>
              <w:jc w:val="center"/>
              <w:rPr>
                <w:sz w:val="18"/>
              </w:rPr>
            </w:pPr>
            <w:r>
              <w:rPr>
                <w:sz w:val="18"/>
              </w:rPr>
              <w:t>57m 32s</w:t>
            </w:r>
          </w:p>
        </w:tc>
      </w:tr>
      <w:tr w:rsidR="00D5574A" w14:paraId="519BC419" w14:textId="77777777" w:rsidTr="003B504D">
        <w:tc>
          <w:tcPr>
            <w:tcW w:w="720" w:type="dxa"/>
          </w:tcPr>
          <w:p w14:paraId="6F85ACB6" w14:textId="77777777" w:rsidR="00D5574A" w:rsidRPr="00A2238A" w:rsidRDefault="00D5574A" w:rsidP="00D5574A">
            <w:pPr>
              <w:widowControl w:val="0"/>
              <w:jc w:val="center"/>
              <w:rPr>
                <w:sz w:val="18"/>
              </w:rPr>
            </w:pPr>
            <w:r>
              <w:rPr>
                <w:sz w:val="18"/>
              </w:rPr>
              <w:t>3</w:t>
            </w:r>
          </w:p>
        </w:tc>
        <w:tc>
          <w:tcPr>
            <w:tcW w:w="900" w:type="dxa"/>
          </w:tcPr>
          <w:p w14:paraId="763FC1CB" w14:textId="60989699" w:rsidR="00D5574A" w:rsidRPr="00A2238A" w:rsidRDefault="00D5574A" w:rsidP="00D5574A">
            <w:pPr>
              <w:widowControl w:val="0"/>
              <w:jc w:val="center"/>
              <w:rPr>
                <w:sz w:val="18"/>
              </w:rPr>
            </w:pPr>
            <w:r>
              <w:rPr>
                <w:sz w:val="18"/>
              </w:rPr>
              <w:t>92.49</w:t>
            </w:r>
          </w:p>
        </w:tc>
        <w:tc>
          <w:tcPr>
            <w:tcW w:w="1170" w:type="dxa"/>
          </w:tcPr>
          <w:p w14:paraId="06FA765F" w14:textId="1C4685B9" w:rsidR="00D5574A" w:rsidRPr="00A2238A" w:rsidRDefault="00D5574A" w:rsidP="00D5574A">
            <w:pPr>
              <w:widowControl w:val="0"/>
              <w:jc w:val="center"/>
              <w:rPr>
                <w:sz w:val="18"/>
              </w:rPr>
            </w:pPr>
            <w:r>
              <w:rPr>
                <w:sz w:val="18"/>
              </w:rPr>
              <w:t>1h 20m 34s</w:t>
            </w:r>
          </w:p>
        </w:tc>
      </w:tr>
      <w:tr w:rsidR="00D5574A" w14:paraId="7B99388A" w14:textId="77777777" w:rsidTr="003B504D">
        <w:tc>
          <w:tcPr>
            <w:tcW w:w="720" w:type="dxa"/>
          </w:tcPr>
          <w:p w14:paraId="5FBEC5A7" w14:textId="77777777" w:rsidR="00D5574A" w:rsidRDefault="00D5574A" w:rsidP="00D5574A">
            <w:pPr>
              <w:widowControl w:val="0"/>
              <w:jc w:val="center"/>
              <w:rPr>
                <w:sz w:val="18"/>
              </w:rPr>
            </w:pPr>
            <w:r>
              <w:rPr>
                <w:sz w:val="18"/>
              </w:rPr>
              <w:t>8</w:t>
            </w:r>
          </w:p>
        </w:tc>
        <w:tc>
          <w:tcPr>
            <w:tcW w:w="900" w:type="dxa"/>
          </w:tcPr>
          <w:p w14:paraId="34B177F4" w14:textId="2015E9FF" w:rsidR="00D5574A" w:rsidRPr="00A2238A" w:rsidRDefault="00D5574A" w:rsidP="00D5574A">
            <w:pPr>
              <w:widowControl w:val="0"/>
              <w:jc w:val="center"/>
              <w:rPr>
                <w:sz w:val="18"/>
              </w:rPr>
            </w:pPr>
            <w:r>
              <w:rPr>
                <w:sz w:val="18"/>
              </w:rPr>
              <w:t>95.91</w:t>
            </w:r>
          </w:p>
        </w:tc>
        <w:tc>
          <w:tcPr>
            <w:tcW w:w="1170" w:type="dxa"/>
          </w:tcPr>
          <w:p w14:paraId="17538EC7" w14:textId="11F541E6" w:rsidR="00D5574A" w:rsidRPr="00A2238A" w:rsidRDefault="00D5574A" w:rsidP="00D5574A">
            <w:pPr>
              <w:widowControl w:val="0"/>
              <w:jc w:val="center"/>
              <w:rPr>
                <w:sz w:val="18"/>
              </w:rPr>
            </w:pPr>
            <w:r>
              <w:rPr>
                <w:sz w:val="18"/>
              </w:rPr>
              <w:t>2h 15m 26s</w:t>
            </w:r>
          </w:p>
        </w:tc>
      </w:tr>
    </w:tbl>
    <w:p w14:paraId="56A48BA9" w14:textId="70466087" w:rsidR="004D14E3" w:rsidRPr="004C5F29" w:rsidRDefault="00271C4F" w:rsidP="004C5F29">
      <w:pPr>
        <w:spacing w:after="120"/>
        <w:jc w:val="center"/>
        <w:rPr>
          <w:sz w:val="18"/>
          <w:szCs w:val="18"/>
        </w:rPr>
      </w:pPr>
      <w:r w:rsidRPr="00271C4F">
        <w:rPr>
          <w:b/>
          <w:sz w:val="18"/>
          <w:szCs w:val="18"/>
        </w:rPr>
        <w:t xml:space="preserve">Table </w:t>
      </w:r>
      <w:r w:rsidR="00EE1F81">
        <w:rPr>
          <w:b/>
          <w:sz w:val="18"/>
          <w:szCs w:val="18"/>
        </w:rPr>
        <w:t>8</w:t>
      </w:r>
      <w:r w:rsidRPr="00271C4F">
        <w:rPr>
          <w:b/>
          <w:sz w:val="18"/>
          <w:szCs w:val="18"/>
        </w:rPr>
        <w:t>.</w:t>
      </w:r>
      <w:r w:rsidRPr="00271C4F">
        <w:rPr>
          <w:sz w:val="18"/>
          <w:szCs w:val="18"/>
        </w:rPr>
        <w:t xml:space="preserve"> </w:t>
      </w:r>
      <w:r w:rsidR="00D5574A" w:rsidRPr="00D82426">
        <w:rPr>
          <w:sz w:val="18"/>
          <w:szCs w:val="18"/>
        </w:rPr>
        <w:t>Compare the results when changing the hyperparameter</w:t>
      </w:r>
      <w:r w:rsidR="00D5574A">
        <w:rPr>
          <w:sz w:val="18"/>
          <w:szCs w:val="18"/>
        </w:rPr>
        <w:t xml:space="preserve"> Num_ep</w:t>
      </w:r>
      <w:r w:rsidR="005F4C6A">
        <w:rPr>
          <w:sz w:val="18"/>
          <w:szCs w:val="18"/>
        </w:rPr>
        <w:t>o</w:t>
      </w:r>
      <w:r w:rsidR="00D5574A">
        <w:rPr>
          <w:sz w:val="18"/>
          <w:szCs w:val="18"/>
        </w:rPr>
        <w:t>ch</w:t>
      </w:r>
      <w:r w:rsidR="00DC38DA">
        <w:rPr>
          <w:sz w:val="18"/>
          <w:szCs w:val="18"/>
        </w:rPr>
        <w:t>.</w:t>
      </w:r>
    </w:p>
    <w:p w14:paraId="1512D082" w14:textId="7536E380" w:rsidR="00C43A47" w:rsidRDefault="00C43A47" w:rsidP="003B504D">
      <w:pPr>
        <w:pStyle w:val="heading2"/>
        <w:numPr>
          <w:ilvl w:val="0"/>
          <w:numId w:val="0"/>
        </w:numPr>
        <w:spacing w:before="120" w:after="120"/>
        <w:ind w:left="562" w:hanging="562"/>
      </w:pPr>
      <w:r>
        <w:lastRenderedPageBreak/>
        <w:t xml:space="preserve">Results of Random </w:t>
      </w:r>
      <w:r w:rsidR="00C76F80">
        <w:t>m</w:t>
      </w:r>
      <w:r>
        <w:t>aze 6x6</w:t>
      </w:r>
    </w:p>
    <w:p w14:paraId="5C6C2C47" w14:textId="45103304" w:rsidR="00C43A47" w:rsidRDefault="00C43A47" w:rsidP="00C43A47">
      <w:r w:rsidRPr="00BD2816">
        <w:rPr>
          <w:rFonts w:eastAsiaTheme="minorEastAsia"/>
          <w:noProof/>
          <w:sz w:val="24"/>
          <w:szCs w:val="24"/>
        </w:rPr>
        <w:drawing>
          <wp:anchor distT="0" distB="0" distL="114300" distR="114300" simplePos="0" relativeHeight="251666432" behindDoc="0" locked="0" layoutInCell="1" allowOverlap="1" wp14:anchorId="06AA13FD" wp14:editId="23835C3C">
            <wp:simplePos x="0" y="0"/>
            <wp:positionH relativeFrom="margin">
              <wp:align>left</wp:align>
            </wp:positionH>
            <wp:positionV relativeFrom="paragraph">
              <wp:posOffset>3876</wp:posOffset>
            </wp:positionV>
            <wp:extent cx="2523744" cy="1371017"/>
            <wp:effectExtent l="0" t="0" r="0" b="635"/>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23744" cy="13710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713CA4" w14:textId="6C56D4EA" w:rsidR="00C43A47" w:rsidRPr="00C43A47" w:rsidRDefault="00C43A47" w:rsidP="00C43A47">
      <w:pPr>
        <w:spacing w:after="120"/>
        <w:jc w:val="center"/>
        <w:rPr>
          <w:sz w:val="18"/>
          <w:szCs w:val="18"/>
        </w:rPr>
      </w:pPr>
      <w:r w:rsidRPr="00C43A47">
        <w:rPr>
          <w:b/>
          <w:sz w:val="18"/>
          <w:szCs w:val="18"/>
        </w:rPr>
        <w:t xml:space="preserve">Table </w:t>
      </w:r>
      <w:r w:rsidR="006100E7">
        <w:rPr>
          <w:b/>
          <w:sz w:val="18"/>
          <w:szCs w:val="18"/>
        </w:rPr>
        <w:t>9</w:t>
      </w:r>
      <w:r w:rsidRPr="00C43A47">
        <w:rPr>
          <w:b/>
          <w:sz w:val="18"/>
          <w:szCs w:val="18"/>
        </w:rPr>
        <w:t>.</w:t>
      </w:r>
      <w:r w:rsidRPr="00C43A47">
        <w:rPr>
          <w:sz w:val="18"/>
          <w:szCs w:val="18"/>
        </w:rPr>
        <w:t xml:space="preserve"> Compare the results when changing the hyperparameter Beta</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C43A47" w:rsidRPr="00C43A47" w14:paraId="10F7F29E" w14:textId="77777777" w:rsidTr="00666381">
        <w:trPr>
          <w:jc w:val="center"/>
        </w:trPr>
        <w:tc>
          <w:tcPr>
            <w:tcW w:w="801" w:type="dxa"/>
          </w:tcPr>
          <w:p w14:paraId="283021BE" w14:textId="77777777" w:rsidR="00C43A47" w:rsidRPr="00C43A47" w:rsidRDefault="00C43A47" w:rsidP="00666381">
            <w:pPr>
              <w:widowControl w:val="0"/>
              <w:jc w:val="center"/>
              <w:rPr>
                <w:sz w:val="18"/>
                <w:szCs w:val="18"/>
              </w:rPr>
            </w:pPr>
            <w:r w:rsidRPr="00C43A47">
              <w:rPr>
                <w:sz w:val="18"/>
                <w:szCs w:val="18"/>
              </w:rPr>
              <w:t>Beta</w:t>
            </w:r>
          </w:p>
        </w:tc>
        <w:tc>
          <w:tcPr>
            <w:tcW w:w="866" w:type="dxa"/>
          </w:tcPr>
          <w:p w14:paraId="598B3869" w14:textId="77777777" w:rsidR="00C43A47" w:rsidRPr="00C43A47" w:rsidRDefault="00C43A47" w:rsidP="00666381">
            <w:pPr>
              <w:widowControl w:val="0"/>
              <w:jc w:val="center"/>
              <w:rPr>
                <w:sz w:val="18"/>
                <w:szCs w:val="18"/>
              </w:rPr>
            </w:pPr>
            <w:r w:rsidRPr="00C43A47">
              <w:rPr>
                <w:sz w:val="18"/>
                <w:szCs w:val="18"/>
              </w:rPr>
              <w:t>Reward</w:t>
            </w:r>
          </w:p>
        </w:tc>
        <w:tc>
          <w:tcPr>
            <w:tcW w:w="1061" w:type="dxa"/>
          </w:tcPr>
          <w:p w14:paraId="4CFFEB6F" w14:textId="77777777" w:rsidR="00C43A47" w:rsidRPr="00C43A47" w:rsidRDefault="00C43A47" w:rsidP="00666381">
            <w:pPr>
              <w:widowControl w:val="0"/>
              <w:jc w:val="center"/>
              <w:rPr>
                <w:sz w:val="18"/>
                <w:szCs w:val="18"/>
              </w:rPr>
            </w:pPr>
            <w:r w:rsidRPr="00C43A47">
              <w:rPr>
                <w:sz w:val="18"/>
                <w:szCs w:val="18"/>
              </w:rPr>
              <w:t>Time Cost</w:t>
            </w:r>
          </w:p>
        </w:tc>
      </w:tr>
      <w:tr w:rsidR="00C43A47" w:rsidRPr="00C43A47" w14:paraId="38C3747C" w14:textId="77777777" w:rsidTr="00666381">
        <w:trPr>
          <w:trHeight w:val="184"/>
          <w:jc w:val="center"/>
        </w:trPr>
        <w:tc>
          <w:tcPr>
            <w:tcW w:w="801" w:type="dxa"/>
          </w:tcPr>
          <w:p w14:paraId="13236374" w14:textId="77777777" w:rsidR="00C43A47" w:rsidRPr="00C43A47" w:rsidRDefault="00C43A47" w:rsidP="00666381">
            <w:pPr>
              <w:widowControl w:val="0"/>
              <w:jc w:val="center"/>
              <w:rPr>
                <w:sz w:val="18"/>
                <w:szCs w:val="18"/>
              </w:rPr>
            </w:pPr>
            <w:r w:rsidRPr="00C43A47">
              <w:rPr>
                <w:sz w:val="18"/>
                <w:szCs w:val="18"/>
              </w:rPr>
              <w:t>0.01</w:t>
            </w:r>
          </w:p>
        </w:tc>
        <w:tc>
          <w:tcPr>
            <w:tcW w:w="866" w:type="dxa"/>
          </w:tcPr>
          <w:p w14:paraId="4FAB1AA1" w14:textId="77777777" w:rsidR="00C43A47" w:rsidRPr="00C43A47" w:rsidRDefault="00C43A47" w:rsidP="00666381">
            <w:pPr>
              <w:widowControl w:val="0"/>
              <w:jc w:val="center"/>
              <w:rPr>
                <w:sz w:val="18"/>
                <w:szCs w:val="18"/>
              </w:rPr>
            </w:pPr>
            <w:r w:rsidRPr="00C43A47">
              <w:rPr>
                <w:sz w:val="18"/>
                <w:szCs w:val="18"/>
              </w:rPr>
              <w:t>-1949</w:t>
            </w:r>
          </w:p>
        </w:tc>
        <w:tc>
          <w:tcPr>
            <w:tcW w:w="1061" w:type="dxa"/>
          </w:tcPr>
          <w:p w14:paraId="722962E2" w14:textId="77777777" w:rsidR="00C43A47" w:rsidRPr="00C43A47" w:rsidRDefault="00C43A47" w:rsidP="00666381">
            <w:pPr>
              <w:widowControl w:val="0"/>
              <w:jc w:val="center"/>
              <w:rPr>
                <w:sz w:val="18"/>
                <w:szCs w:val="18"/>
              </w:rPr>
            </w:pPr>
            <w:r w:rsidRPr="00C43A47">
              <w:rPr>
                <w:sz w:val="18"/>
                <w:szCs w:val="18"/>
              </w:rPr>
              <w:t>1h 4m 13s</w:t>
            </w:r>
          </w:p>
        </w:tc>
      </w:tr>
      <w:tr w:rsidR="00C43A47" w:rsidRPr="00C43A47" w14:paraId="4C06008F" w14:textId="77777777" w:rsidTr="00666381">
        <w:trPr>
          <w:jc w:val="center"/>
        </w:trPr>
        <w:tc>
          <w:tcPr>
            <w:tcW w:w="801" w:type="dxa"/>
          </w:tcPr>
          <w:p w14:paraId="3D58809B" w14:textId="77777777" w:rsidR="00C43A47" w:rsidRPr="00C43A47" w:rsidRDefault="00C43A47" w:rsidP="00666381">
            <w:pPr>
              <w:widowControl w:val="0"/>
              <w:jc w:val="center"/>
              <w:rPr>
                <w:sz w:val="18"/>
                <w:szCs w:val="18"/>
              </w:rPr>
            </w:pPr>
            <w:r w:rsidRPr="00C43A47">
              <w:rPr>
                <w:sz w:val="18"/>
                <w:szCs w:val="18"/>
              </w:rPr>
              <w:t>0.001</w:t>
            </w:r>
          </w:p>
        </w:tc>
        <w:tc>
          <w:tcPr>
            <w:tcW w:w="866" w:type="dxa"/>
          </w:tcPr>
          <w:p w14:paraId="074A7FB2" w14:textId="77777777" w:rsidR="00C43A47" w:rsidRPr="00C43A47" w:rsidRDefault="00C43A47" w:rsidP="00666381">
            <w:pPr>
              <w:widowControl w:val="0"/>
              <w:jc w:val="center"/>
              <w:rPr>
                <w:sz w:val="18"/>
                <w:szCs w:val="18"/>
              </w:rPr>
            </w:pPr>
            <w:r w:rsidRPr="00C43A47">
              <w:rPr>
                <w:sz w:val="18"/>
                <w:szCs w:val="18"/>
              </w:rPr>
              <w:t>-17.02</w:t>
            </w:r>
          </w:p>
        </w:tc>
        <w:tc>
          <w:tcPr>
            <w:tcW w:w="1061" w:type="dxa"/>
          </w:tcPr>
          <w:p w14:paraId="50118AC8" w14:textId="77777777" w:rsidR="00C43A47" w:rsidRPr="00C43A47" w:rsidRDefault="00C43A47" w:rsidP="00666381">
            <w:pPr>
              <w:widowControl w:val="0"/>
              <w:jc w:val="center"/>
              <w:rPr>
                <w:sz w:val="18"/>
                <w:szCs w:val="18"/>
              </w:rPr>
            </w:pPr>
            <w:r w:rsidRPr="00C43A47">
              <w:rPr>
                <w:sz w:val="18"/>
                <w:szCs w:val="18"/>
              </w:rPr>
              <w:t>1h 5m 26s</w:t>
            </w:r>
          </w:p>
        </w:tc>
      </w:tr>
      <w:tr w:rsidR="00C43A47" w:rsidRPr="00C43A47" w14:paraId="791775C9" w14:textId="77777777" w:rsidTr="00666381">
        <w:trPr>
          <w:jc w:val="center"/>
        </w:trPr>
        <w:tc>
          <w:tcPr>
            <w:tcW w:w="801" w:type="dxa"/>
          </w:tcPr>
          <w:p w14:paraId="1D5048FD" w14:textId="77777777" w:rsidR="00C43A47" w:rsidRPr="00C43A47" w:rsidRDefault="00C43A47" w:rsidP="00666381">
            <w:pPr>
              <w:widowControl w:val="0"/>
              <w:jc w:val="center"/>
              <w:rPr>
                <w:sz w:val="18"/>
                <w:szCs w:val="18"/>
              </w:rPr>
            </w:pPr>
            <w:r w:rsidRPr="00C43A47">
              <w:rPr>
                <w:sz w:val="18"/>
                <w:szCs w:val="18"/>
              </w:rPr>
              <w:t>0.005</w:t>
            </w:r>
          </w:p>
        </w:tc>
        <w:tc>
          <w:tcPr>
            <w:tcW w:w="866" w:type="dxa"/>
          </w:tcPr>
          <w:p w14:paraId="2C0CDFFD" w14:textId="77777777" w:rsidR="00C43A47" w:rsidRPr="00C43A47" w:rsidRDefault="00C43A47" w:rsidP="00666381">
            <w:pPr>
              <w:widowControl w:val="0"/>
              <w:jc w:val="center"/>
              <w:rPr>
                <w:sz w:val="18"/>
                <w:szCs w:val="18"/>
              </w:rPr>
            </w:pPr>
            <w:r w:rsidRPr="00C43A47">
              <w:rPr>
                <w:sz w:val="18"/>
                <w:szCs w:val="18"/>
              </w:rPr>
              <w:t>-227.4</w:t>
            </w:r>
          </w:p>
        </w:tc>
        <w:tc>
          <w:tcPr>
            <w:tcW w:w="1061" w:type="dxa"/>
          </w:tcPr>
          <w:p w14:paraId="04F9AABB" w14:textId="77777777" w:rsidR="00C43A47" w:rsidRPr="00C43A47" w:rsidRDefault="00C43A47" w:rsidP="00666381">
            <w:pPr>
              <w:widowControl w:val="0"/>
              <w:jc w:val="center"/>
              <w:rPr>
                <w:sz w:val="18"/>
                <w:szCs w:val="18"/>
              </w:rPr>
            </w:pPr>
            <w:r w:rsidRPr="00C43A47">
              <w:rPr>
                <w:sz w:val="18"/>
                <w:szCs w:val="18"/>
              </w:rPr>
              <w:t>1h 9m 22s</w:t>
            </w:r>
          </w:p>
        </w:tc>
      </w:tr>
      <w:tr w:rsidR="00C43A47" w:rsidRPr="00C43A47" w14:paraId="65EE9FA2" w14:textId="77777777" w:rsidTr="00666381">
        <w:trPr>
          <w:jc w:val="center"/>
        </w:trPr>
        <w:tc>
          <w:tcPr>
            <w:tcW w:w="801" w:type="dxa"/>
          </w:tcPr>
          <w:p w14:paraId="140EA685" w14:textId="77777777" w:rsidR="00C43A47" w:rsidRPr="00C43A47" w:rsidRDefault="00C43A47" w:rsidP="00666381">
            <w:pPr>
              <w:widowControl w:val="0"/>
              <w:jc w:val="center"/>
              <w:rPr>
                <w:sz w:val="18"/>
                <w:szCs w:val="18"/>
              </w:rPr>
            </w:pPr>
            <w:r w:rsidRPr="00C43A47">
              <w:rPr>
                <w:sz w:val="18"/>
                <w:szCs w:val="18"/>
              </w:rPr>
              <w:t>0.0001</w:t>
            </w:r>
          </w:p>
        </w:tc>
        <w:tc>
          <w:tcPr>
            <w:tcW w:w="866" w:type="dxa"/>
          </w:tcPr>
          <w:p w14:paraId="1116F198" w14:textId="77777777" w:rsidR="00C43A47" w:rsidRPr="00C43A47" w:rsidRDefault="00C43A47" w:rsidP="00666381">
            <w:pPr>
              <w:widowControl w:val="0"/>
              <w:jc w:val="center"/>
              <w:rPr>
                <w:sz w:val="18"/>
                <w:szCs w:val="18"/>
              </w:rPr>
            </w:pPr>
            <w:r w:rsidRPr="00C43A47">
              <w:rPr>
                <w:sz w:val="18"/>
                <w:szCs w:val="18"/>
              </w:rPr>
              <w:t>43.44</w:t>
            </w:r>
          </w:p>
        </w:tc>
        <w:tc>
          <w:tcPr>
            <w:tcW w:w="1061" w:type="dxa"/>
          </w:tcPr>
          <w:p w14:paraId="383F0D51" w14:textId="77777777" w:rsidR="00C43A47" w:rsidRPr="00C43A47" w:rsidRDefault="00C43A47" w:rsidP="00666381">
            <w:pPr>
              <w:widowControl w:val="0"/>
              <w:jc w:val="center"/>
              <w:rPr>
                <w:sz w:val="18"/>
                <w:szCs w:val="18"/>
              </w:rPr>
            </w:pPr>
            <w:r w:rsidRPr="00C43A47">
              <w:rPr>
                <w:sz w:val="18"/>
                <w:szCs w:val="18"/>
              </w:rPr>
              <w:t>1h 12m 37s</w:t>
            </w:r>
          </w:p>
        </w:tc>
      </w:tr>
    </w:tbl>
    <w:p w14:paraId="30BA2C9F" w14:textId="64E4FB2B" w:rsidR="00C43A47" w:rsidRPr="005F4C6A" w:rsidRDefault="00C43A47" w:rsidP="00C43A47">
      <w:pPr>
        <w:pStyle w:val="Title"/>
        <w:jc w:val="both"/>
        <w:rPr>
          <w:sz w:val="6"/>
        </w:rPr>
      </w:pPr>
    </w:p>
    <w:p w14:paraId="1CBE33E3" w14:textId="5E189D1C" w:rsidR="0072792A" w:rsidRDefault="0072792A" w:rsidP="006100E7">
      <w:pPr>
        <w:spacing w:after="120"/>
        <w:jc w:val="center"/>
        <w:rPr>
          <w:b/>
          <w:sz w:val="18"/>
          <w:szCs w:val="18"/>
        </w:rPr>
      </w:pPr>
      <w:r w:rsidRPr="00BD2816">
        <w:rPr>
          <w:rFonts w:eastAsiaTheme="minorEastAsia"/>
          <w:noProof/>
          <w:sz w:val="24"/>
          <w:szCs w:val="24"/>
        </w:rPr>
        <w:drawing>
          <wp:anchor distT="0" distB="0" distL="114300" distR="114300" simplePos="0" relativeHeight="251667456" behindDoc="0" locked="0" layoutInCell="1" allowOverlap="1" wp14:anchorId="73BA6C39" wp14:editId="35090F90">
            <wp:simplePos x="0" y="0"/>
            <wp:positionH relativeFrom="margin">
              <wp:align>left</wp:align>
            </wp:positionH>
            <wp:positionV relativeFrom="paragraph">
              <wp:posOffset>4693</wp:posOffset>
            </wp:positionV>
            <wp:extent cx="2523744" cy="1286004"/>
            <wp:effectExtent l="0" t="0" r="0" b="952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23744" cy="128600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C08244" w14:textId="5A330506" w:rsidR="006100E7" w:rsidRPr="006100E7" w:rsidRDefault="006100E7" w:rsidP="006100E7">
      <w:pPr>
        <w:spacing w:after="120"/>
        <w:jc w:val="center"/>
        <w:rPr>
          <w:sz w:val="18"/>
          <w:szCs w:val="18"/>
        </w:rPr>
      </w:pPr>
      <w:r w:rsidRPr="006100E7">
        <w:rPr>
          <w:b/>
          <w:sz w:val="18"/>
          <w:szCs w:val="18"/>
        </w:rPr>
        <w:t>Table 1</w:t>
      </w:r>
      <w:r>
        <w:rPr>
          <w:b/>
          <w:sz w:val="18"/>
          <w:szCs w:val="18"/>
        </w:rPr>
        <w:t>0</w:t>
      </w:r>
      <w:r w:rsidRPr="006100E7">
        <w:rPr>
          <w:b/>
          <w:sz w:val="18"/>
          <w:szCs w:val="18"/>
        </w:rPr>
        <w:t>.</w:t>
      </w:r>
      <w:r w:rsidRPr="006100E7">
        <w:rPr>
          <w:sz w:val="18"/>
          <w:szCs w:val="18"/>
        </w:rPr>
        <w:t xml:space="preserve"> Compare the results when changing the hyperparameter </w:t>
      </w:r>
      <w:r>
        <w:rPr>
          <w:sz w:val="18"/>
          <w:szCs w:val="18"/>
        </w:rPr>
        <w:t>Epsilon</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6100E7" w:rsidRPr="006100E7" w14:paraId="7B9E882C" w14:textId="77777777" w:rsidTr="00666381">
        <w:trPr>
          <w:jc w:val="center"/>
        </w:trPr>
        <w:tc>
          <w:tcPr>
            <w:tcW w:w="801" w:type="dxa"/>
          </w:tcPr>
          <w:p w14:paraId="38522047" w14:textId="77777777" w:rsidR="006100E7" w:rsidRPr="006100E7" w:rsidRDefault="006100E7" w:rsidP="00666381">
            <w:pPr>
              <w:widowControl w:val="0"/>
              <w:jc w:val="center"/>
              <w:rPr>
                <w:sz w:val="18"/>
                <w:szCs w:val="18"/>
              </w:rPr>
            </w:pPr>
            <w:r w:rsidRPr="006100E7">
              <w:rPr>
                <w:sz w:val="18"/>
                <w:szCs w:val="18"/>
              </w:rPr>
              <w:t>Epsilon</w:t>
            </w:r>
          </w:p>
        </w:tc>
        <w:tc>
          <w:tcPr>
            <w:tcW w:w="866" w:type="dxa"/>
          </w:tcPr>
          <w:p w14:paraId="41AD18C3" w14:textId="77777777" w:rsidR="006100E7" w:rsidRPr="006100E7" w:rsidRDefault="006100E7" w:rsidP="00666381">
            <w:pPr>
              <w:widowControl w:val="0"/>
              <w:jc w:val="center"/>
              <w:rPr>
                <w:sz w:val="18"/>
                <w:szCs w:val="18"/>
              </w:rPr>
            </w:pPr>
            <w:r w:rsidRPr="006100E7">
              <w:rPr>
                <w:sz w:val="18"/>
                <w:szCs w:val="18"/>
              </w:rPr>
              <w:t>Reward</w:t>
            </w:r>
          </w:p>
        </w:tc>
        <w:tc>
          <w:tcPr>
            <w:tcW w:w="1061" w:type="dxa"/>
          </w:tcPr>
          <w:p w14:paraId="289BC9EE" w14:textId="77777777" w:rsidR="006100E7" w:rsidRPr="006100E7" w:rsidRDefault="006100E7" w:rsidP="00666381">
            <w:pPr>
              <w:widowControl w:val="0"/>
              <w:jc w:val="center"/>
              <w:rPr>
                <w:sz w:val="18"/>
                <w:szCs w:val="18"/>
              </w:rPr>
            </w:pPr>
            <w:r w:rsidRPr="006100E7">
              <w:rPr>
                <w:sz w:val="18"/>
                <w:szCs w:val="18"/>
              </w:rPr>
              <w:t>Time Cost</w:t>
            </w:r>
          </w:p>
        </w:tc>
      </w:tr>
      <w:tr w:rsidR="006100E7" w:rsidRPr="006100E7" w14:paraId="68FA2D11" w14:textId="77777777" w:rsidTr="00666381">
        <w:trPr>
          <w:trHeight w:val="184"/>
          <w:jc w:val="center"/>
        </w:trPr>
        <w:tc>
          <w:tcPr>
            <w:tcW w:w="801" w:type="dxa"/>
          </w:tcPr>
          <w:p w14:paraId="0BDB0297" w14:textId="77777777" w:rsidR="006100E7" w:rsidRPr="006100E7" w:rsidRDefault="006100E7" w:rsidP="00666381">
            <w:pPr>
              <w:widowControl w:val="0"/>
              <w:jc w:val="center"/>
              <w:rPr>
                <w:sz w:val="18"/>
                <w:szCs w:val="18"/>
              </w:rPr>
            </w:pPr>
            <w:r w:rsidRPr="006100E7">
              <w:rPr>
                <w:sz w:val="18"/>
                <w:szCs w:val="18"/>
              </w:rPr>
              <w:t>0.1</w:t>
            </w:r>
          </w:p>
        </w:tc>
        <w:tc>
          <w:tcPr>
            <w:tcW w:w="866" w:type="dxa"/>
          </w:tcPr>
          <w:p w14:paraId="6BFEFF0B" w14:textId="77777777" w:rsidR="006100E7" w:rsidRPr="006100E7" w:rsidRDefault="006100E7" w:rsidP="00666381">
            <w:pPr>
              <w:widowControl w:val="0"/>
              <w:jc w:val="center"/>
              <w:rPr>
                <w:sz w:val="18"/>
                <w:szCs w:val="18"/>
              </w:rPr>
            </w:pPr>
            <w:r w:rsidRPr="006100E7">
              <w:rPr>
                <w:sz w:val="18"/>
                <w:szCs w:val="18"/>
              </w:rPr>
              <w:t>42.2</w:t>
            </w:r>
          </w:p>
        </w:tc>
        <w:tc>
          <w:tcPr>
            <w:tcW w:w="1061" w:type="dxa"/>
          </w:tcPr>
          <w:p w14:paraId="308B3EEF" w14:textId="77777777" w:rsidR="006100E7" w:rsidRPr="006100E7" w:rsidRDefault="006100E7" w:rsidP="00666381">
            <w:pPr>
              <w:widowControl w:val="0"/>
              <w:jc w:val="center"/>
              <w:rPr>
                <w:sz w:val="18"/>
                <w:szCs w:val="18"/>
              </w:rPr>
            </w:pPr>
            <w:r w:rsidRPr="006100E7">
              <w:rPr>
                <w:sz w:val="18"/>
                <w:szCs w:val="18"/>
              </w:rPr>
              <w:t>1h 6m 50s</w:t>
            </w:r>
          </w:p>
        </w:tc>
      </w:tr>
      <w:tr w:rsidR="006100E7" w:rsidRPr="006100E7" w14:paraId="1A420DC7" w14:textId="77777777" w:rsidTr="00666381">
        <w:trPr>
          <w:jc w:val="center"/>
        </w:trPr>
        <w:tc>
          <w:tcPr>
            <w:tcW w:w="801" w:type="dxa"/>
          </w:tcPr>
          <w:p w14:paraId="609FC1A3" w14:textId="77777777" w:rsidR="006100E7" w:rsidRPr="006100E7" w:rsidRDefault="006100E7" w:rsidP="00666381">
            <w:pPr>
              <w:widowControl w:val="0"/>
              <w:jc w:val="center"/>
              <w:rPr>
                <w:sz w:val="18"/>
                <w:szCs w:val="18"/>
              </w:rPr>
            </w:pPr>
            <w:r w:rsidRPr="006100E7">
              <w:rPr>
                <w:sz w:val="18"/>
                <w:szCs w:val="18"/>
              </w:rPr>
              <w:t>0.2</w:t>
            </w:r>
          </w:p>
        </w:tc>
        <w:tc>
          <w:tcPr>
            <w:tcW w:w="866" w:type="dxa"/>
          </w:tcPr>
          <w:p w14:paraId="6BD46999" w14:textId="77777777" w:rsidR="006100E7" w:rsidRPr="006100E7" w:rsidRDefault="006100E7" w:rsidP="00666381">
            <w:pPr>
              <w:widowControl w:val="0"/>
              <w:jc w:val="center"/>
              <w:rPr>
                <w:sz w:val="18"/>
                <w:szCs w:val="18"/>
              </w:rPr>
            </w:pPr>
            <w:r w:rsidRPr="006100E7">
              <w:rPr>
                <w:sz w:val="18"/>
                <w:szCs w:val="18"/>
              </w:rPr>
              <w:t>-268.7</w:t>
            </w:r>
          </w:p>
        </w:tc>
        <w:tc>
          <w:tcPr>
            <w:tcW w:w="1061" w:type="dxa"/>
          </w:tcPr>
          <w:p w14:paraId="4EE3F530" w14:textId="77777777" w:rsidR="006100E7" w:rsidRPr="006100E7" w:rsidRDefault="006100E7" w:rsidP="00666381">
            <w:pPr>
              <w:widowControl w:val="0"/>
              <w:jc w:val="center"/>
              <w:rPr>
                <w:sz w:val="18"/>
                <w:szCs w:val="18"/>
              </w:rPr>
            </w:pPr>
            <w:r w:rsidRPr="006100E7">
              <w:rPr>
                <w:sz w:val="18"/>
                <w:szCs w:val="18"/>
              </w:rPr>
              <w:t>1h 9m 22s</w:t>
            </w:r>
          </w:p>
        </w:tc>
      </w:tr>
      <w:tr w:rsidR="006100E7" w:rsidRPr="006100E7" w14:paraId="7C2498E9" w14:textId="77777777" w:rsidTr="00666381">
        <w:trPr>
          <w:jc w:val="center"/>
        </w:trPr>
        <w:tc>
          <w:tcPr>
            <w:tcW w:w="801" w:type="dxa"/>
          </w:tcPr>
          <w:p w14:paraId="73174EE0" w14:textId="77777777" w:rsidR="006100E7" w:rsidRPr="006100E7" w:rsidRDefault="006100E7" w:rsidP="00666381">
            <w:pPr>
              <w:widowControl w:val="0"/>
              <w:jc w:val="center"/>
              <w:rPr>
                <w:sz w:val="18"/>
                <w:szCs w:val="18"/>
              </w:rPr>
            </w:pPr>
            <w:r w:rsidRPr="006100E7">
              <w:rPr>
                <w:sz w:val="18"/>
                <w:szCs w:val="18"/>
              </w:rPr>
              <w:t>0.3</w:t>
            </w:r>
          </w:p>
        </w:tc>
        <w:tc>
          <w:tcPr>
            <w:tcW w:w="866" w:type="dxa"/>
          </w:tcPr>
          <w:p w14:paraId="6039E16E" w14:textId="77777777" w:rsidR="006100E7" w:rsidRPr="006100E7" w:rsidRDefault="006100E7" w:rsidP="00666381">
            <w:pPr>
              <w:widowControl w:val="0"/>
              <w:jc w:val="center"/>
              <w:rPr>
                <w:sz w:val="18"/>
                <w:szCs w:val="18"/>
              </w:rPr>
            </w:pPr>
            <w:r w:rsidRPr="006100E7">
              <w:rPr>
                <w:sz w:val="18"/>
                <w:szCs w:val="18"/>
              </w:rPr>
              <w:t>-2056</w:t>
            </w:r>
          </w:p>
        </w:tc>
        <w:tc>
          <w:tcPr>
            <w:tcW w:w="1061" w:type="dxa"/>
          </w:tcPr>
          <w:p w14:paraId="278A351E" w14:textId="77777777" w:rsidR="006100E7" w:rsidRPr="006100E7" w:rsidRDefault="006100E7" w:rsidP="00666381">
            <w:pPr>
              <w:widowControl w:val="0"/>
              <w:jc w:val="center"/>
              <w:rPr>
                <w:sz w:val="18"/>
                <w:szCs w:val="18"/>
              </w:rPr>
            </w:pPr>
            <w:r w:rsidRPr="006100E7">
              <w:rPr>
                <w:sz w:val="18"/>
                <w:szCs w:val="18"/>
              </w:rPr>
              <w:t>1h 26m 5s</w:t>
            </w:r>
          </w:p>
        </w:tc>
      </w:tr>
    </w:tbl>
    <w:p w14:paraId="0ED3CD28" w14:textId="77777777" w:rsidR="005F4C6A" w:rsidRDefault="006100E7" w:rsidP="006100E7">
      <w:pPr>
        <w:spacing w:after="120"/>
        <w:jc w:val="center"/>
        <w:rPr>
          <w:b/>
          <w:sz w:val="18"/>
          <w:szCs w:val="18"/>
        </w:rPr>
      </w:pPr>
      <w:r>
        <w:rPr>
          <w:b/>
          <w:sz w:val="18"/>
          <w:szCs w:val="18"/>
        </w:rPr>
        <w:br/>
      </w:r>
    </w:p>
    <w:p w14:paraId="5A457045" w14:textId="6E722922" w:rsidR="0072792A" w:rsidRDefault="006100E7" w:rsidP="006100E7">
      <w:pPr>
        <w:spacing w:after="120"/>
        <w:jc w:val="center"/>
        <w:rPr>
          <w:b/>
          <w:sz w:val="18"/>
          <w:szCs w:val="18"/>
        </w:rPr>
      </w:pPr>
      <w:r>
        <w:rPr>
          <w:b/>
          <w:sz w:val="18"/>
          <w:szCs w:val="18"/>
        </w:rPr>
        <w:br/>
      </w:r>
      <w:r w:rsidR="00256DF9" w:rsidRPr="00BD2816">
        <w:rPr>
          <w:rFonts w:eastAsiaTheme="minorEastAsia"/>
          <w:noProof/>
          <w:sz w:val="24"/>
          <w:szCs w:val="24"/>
        </w:rPr>
        <w:drawing>
          <wp:anchor distT="0" distB="0" distL="114300" distR="114300" simplePos="0" relativeHeight="251668480" behindDoc="0" locked="0" layoutInCell="1" allowOverlap="1" wp14:anchorId="334EF142" wp14:editId="0FB5A2B1">
            <wp:simplePos x="0" y="0"/>
            <wp:positionH relativeFrom="margin">
              <wp:align>left</wp:align>
            </wp:positionH>
            <wp:positionV relativeFrom="paragraph">
              <wp:posOffset>63764</wp:posOffset>
            </wp:positionV>
            <wp:extent cx="2523490" cy="1555115"/>
            <wp:effectExtent l="0" t="0" r="0" b="6985"/>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23490" cy="1555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181BD6" w14:textId="7254A64C" w:rsidR="006100E7" w:rsidRPr="006100E7" w:rsidRDefault="006100E7" w:rsidP="006100E7">
      <w:pPr>
        <w:spacing w:after="120"/>
        <w:jc w:val="center"/>
        <w:rPr>
          <w:sz w:val="18"/>
          <w:szCs w:val="18"/>
        </w:rPr>
      </w:pPr>
      <w:r w:rsidRPr="006100E7">
        <w:rPr>
          <w:b/>
          <w:sz w:val="18"/>
          <w:szCs w:val="18"/>
        </w:rPr>
        <w:t>Table 1</w:t>
      </w:r>
      <w:r w:rsidR="00E16803">
        <w:rPr>
          <w:b/>
          <w:sz w:val="18"/>
          <w:szCs w:val="18"/>
        </w:rPr>
        <w:t>1</w:t>
      </w:r>
      <w:r w:rsidRPr="006100E7">
        <w:rPr>
          <w:b/>
          <w:sz w:val="18"/>
          <w:szCs w:val="18"/>
        </w:rPr>
        <w:t>.</w:t>
      </w:r>
      <w:r w:rsidRPr="006100E7">
        <w:rPr>
          <w:sz w:val="18"/>
          <w:szCs w:val="18"/>
        </w:rPr>
        <w:t xml:space="preserve"> Compare the results when changing the hyperparameter </w:t>
      </w:r>
      <w:r>
        <w:rPr>
          <w:sz w:val="18"/>
          <w:szCs w:val="18"/>
        </w:rPr>
        <w:t>Lambd</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6100E7" w:rsidRPr="006100E7" w14:paraId="642030E5" w14:textId="77777777" w:rsidTr="00666381">
        <w:trPr>
          <w:jc w:val="center"/>
        </w:trPr>
        <w:tc>
          <w:tcPr>
            <w:tcW w:w="801" w:type="dxa"/>
          </w:tcPr>
          <w:p w14:paraId="28F0944B" w14:textId="77777777" w:rsidR="006100E7" w:rsidRPr="006100E7" w:rsidRDefault="006100E7" w:rsidP="00666381">
            <w:pPr>
              <w:widowControl w:val="0"/>
              <w:jc w:val="center"/>
              <w:rPr>
                <w:sz w:val="18"/>
                <w:szCs w:val="18"/>
              </w:rPr>
            </w:pPr>
            <w:r w:rsidRPr="006100E7">
              <w:rPr>
                <w:sz w:val="18"/>
                <w:szCs w:val="18"/>
              </w:rPr>
              <w:t>Lambd</w:t>
            </w:r>
          </w:p>
        </w:tc>
        <w:tc>
          <w:tcPr>
            <w:tcW w:w="866" w:type="dxa"/>
          </w:tcPr>
          <w:p w14:paraId="3075D9E3" w14:textId="77777777" w:rsidR="006100E7" w:rsidRPr="006100E7" w:rsidRDefault="006100E7" w:rsidP="00666381">
            <w:pPr>
              <w:widowControl w:val="0"/>
              <w:jc w:val="center"/>
              <w:rPr>
                <w:sz w:val="18"/>
                <w:szCs w:val="18"/>
              </w:rPr>
            </w:pPr>
            <w:r w:rsidRPr="006100E7">
              <w:rPr>
                <w:sz w:val="18"/>
                <w:szCs w:val="18"/>
              </w:rPr>
              <w:t>Reward</w:t>
            </w:r>
          </w:p>
        </w:tc>
        <w:tc>
          <w:tcPr>
            <w:tcW w:w="1061" w:type="dxa"/>
          </w:tcPr>
          <w:p w14:paraId="3434AEBC" w14:textId="77777777" w:rsidR="006100E7" w:rsidRPr="006100E7" w:rsidRDefault="006100E7" w:rsidP="00666381">
            <w:pPr>
              <w:widowControl w:val="0"/>
              <w:jc w:val="center"/>
              <w:rPr>
                <w:sz w:val="18"/>
                <w:szCs w:val="18"/>
              </w:rPr>
            </w:pPr>
            <w:r w:rsidRPr="006100E7">
              <w:rPr>
                <w:sz w:val="18"/>
                <w:szCs w:val="18"/>
              </w:rPr>
              <w:t>Time Cost</w:t>
            </w:r>
          </w:p>
        </w:tc>
      </w:tr>
      <w:tr w:rsidR="006100E7" w:rsidRPr="006100E7" w14:paraId="52794AEC" w14:textId="77777777" w:rsidTr="00666381">
        <w:trPr>
          <w:trHeight w:val="184"/>
          <w:jc w:val="center"/>
        </w:trPr>
        <w:tc>
          <w:tcPr>
            <w:tcW w:w="801" w:type="dxa"/>
          </w:tcPr>
          <w:p w14:paraId="4200AFC9" w14:textId="77777777" w:rsidR="006100E7" w:rsidRPr="006100E7" w:rsidRDefault="006100E7" w:rsidP="00666381">
            <w:pPr>
              <w:widowControl w:val="0"/>
              <w:jc w:val="center"/>
              <w:rPr>
                <w:sz w:val="18"/>
                <w:szCs w:val="18"/>
              </w:rPr>
            </w:pPr>
            <w:r w:rsidRPr="006100E7">
              <w:rPr>
                <w:sz w:val="18"/>
                <w:szCs w:val="18"/>
              </w:rPr>
              <w:t>0.9</w:t>
            </w:r>
          </w:p>
        </w:tc>
        <w:tc>
          <w:tcPr>
            <w:tcW w:w="866" w:type="dxa"/>
          </w:tcPr>
          <w:p w14:paraId="2F648FC2" w14:textId="77777777" w:rsidR="006100E7" w:rsidRPr="006100E7" w:rsidRDefault="006100E7" w:rsidP="00666381">
            <w:pPr>
              <w:widowControl w:val="0"/>
              <w:jc w:val="center"/>
              <w:rPr>
                <w:sz w:val="18"/>
                <w:szCs w:val="18"/>
              </w:rPr>
            </w:pPr>
            <w:r w:rsidRPr="006100E7">
              <w:rPr>
                <w:sz w:val="18"/>
                <w:szCs w:val="18"/>
              </w:rPr>
              <w:t>-2740</w:t>
            </w:r>
          </w:p>
        </w:tc>
        <w:tc>
          <w:tcPr>
            <w:tcW w:w="1061" w:type="dxa"/>
          </w:tcPr>
          <w:p w14:paraId="3FEBC1DE" w14:textId="77777777" w:rsidR="006100E7" w:rsidRPr="006100E7" w:rsidRDefault="006100E7" w:rsidP="00666381">
            <w:pPr>
              <w:widowControl w:val="0"/>
              <w:jc w:val="center"/>
              <w:rPr>
                <w:sz w:val="18"/>
                <w:szCs w:val="18"/>
              </w:rPr>
            </w:pPr>
            <w:r w:rsidRPr="006100E7">
              <w:rPr>
                <w:sz w:val="18"/>
                <w:szCs w:val="18"/>
              </w:rPr>
              <w:t>1h 1m 45s</w:t>
            </w:r>
          </w:p>
        </w:tc>
      </w:tr>
      <w:tr w:rsidR="006100E7" w:rsidRPr="006100E7" w14:paraId="77CA78C2" w14:textId="77777777" w:rsidTr="00666381">
        <w:trPr>
          <w:jc w:val="center"/>
        </w:trPr>
        <w:tc>
          <w:tcPr>
            <w:tcW w:w="801" w:type="dxa"/>
          </w:tcPr>
          <w:p w14:paraId="123C2172" w14:textId="77777777" w:rsidR="006100E7" w:rsidRPr="006100E7" w:rsidRDefault="006100E7" w:rsidP="00666381">
            <w:pPr>
              <w:widowControl w:val="0"/>
              <w:jc w:val="center"/>
              <w:rPr>
                <w:sz w:val="18"/>
                <w:szCs w:val="18"/>
              </w:rPr>
            </w:pPr>
            <w:r w:rsidRPr="006100E7">
              <w:rPr>
                <w:sz w:val="18"/>
                <w:szCs w:val="18"/>
              </w:rPr>
              <w:t>0.95</w:t>
            </w:r>
          </w:p>
        </w:tc>
        <w:tc>
          <w:tcPr>
            <w:tcW w:w="866" w:type="dxa"/>
          </w:tcPr>
          <w:p w14:paraId="27DBC07F" w14:textId="77777777" w:rsidR="006100E7" w:rsidRPr="006100E7" w:rsidRDefault="006100E7" w:rsidP="00666381">
            <w:pPr>
              <w:widowControl w:val="0"/>
              <w:jc w:val="center"/>
              <w:rPr>
                <w:sz w:val="18"/>
                <w:szCs w:val="18"/>
              </w:rPr>
            </w:pPr>
            <w:r w:rsidRPr="006100E7">
              <w:rPr>
                <w:sz w:val="18"/>
                <w:szCs w:val="18"/>
              </w:rPr>
              <w:t>-227.4</w:t>
            </w:r>
          </w:p>
        </w:tc>
        <w:tc>
          <w:tcPr>
            <w:tcW w:w="1061" w:type="dxa"/>
          </w:tcPr>
          <w:p w14:paraId="347496D0" w14:textId="77777777" w:rsidR="006100E7" w:rsidRPr="006100E7" w:rsidRDefault="006100E7" w:rsidP="00666381">
            <w:pPr>
              <w:widowControl w:val="0"/>
              <w:jc w:val="center"/>
              <w:rPr>
                <w:sz w:val="18"/>
                <w:szCs w:val="18"/>
              </w:rPr>
            </w:pPr>
            <w:r w:rsidRPr="006100E7">
              <w:rPr>
                <w:sz w:val="18"/>
                <w:szCs w:val="18"/>
              </w:rPr>
              <w:t>1h 9m 22s</w:t>
            </w:r>
          </w:p>
        </w:tc>
      </w:tr>
      <w:tr w:rsidR="006100E7" w:rsidRPr="006100E7" w14:paraId="02B09065" w14:textId="77777777" w:rsidTr="00666381">
        <w:trPr>
          <w:jc w:val="center"/>
        </w:trPr>
        <w:tc>
          <w:tcPr>
            <w:tcW w:w="801" w:type="dxa"/>
          </w:tcPr>
          <w:p w14:paraId="2D87AA75" w14:textId="77777777" w:rsidR="006100E7" w:rsidRPr="006100E7" w:rsidRDefault="006100E7" w:rsidP="00666381">
            <w:pPr>
              <w:widowControl w:val="0"/>
              <w:jc w:val="center"/>
              <w:rPr>
                <w:sz w:val="18"/>
                <w:szCs w:val="18"/>
              </w:rPr>
            </w:pPr>
            <w:r w:rsidRPr="006100E7">
              <w:rPr>
                <w:sz w:val="18"/>
                <w:szCs w:val="18"/>
              </w:rPr>
              <w:t>0.99</w:t>
            </w:r>
          </w:p>
        </w:tc>
        <w:tc>
          <w:tcPr>
            <w:tcW w:w="866" w:type="dxa"/>
          </w:tcPr>
          <w:p w14:paraId="48A30745" w14:textId="77777777" w:rsidR="006100E7" w:rsidRPr="006100E7" w:rsidRDefault="006100E7" w:rsidP="00666381">
            <w:pPr>
              <w:widowControl w:val="0"/>
              <w:jc w:val="center"/>
              <w:rPr>
                <w:sz w:val="18"/>
                <w:szCs w:val="18"/>
              </w:rPr>
            </w:pPr>
            <w:r w:rsidRPr="006100E7">
              <w:rPr>
                <w:sz w:val="18"/>
                <w:szCs w:val="18"/>
              </w:rPr>
              <w:t>4.037</w:t>
            </w:r>
          </w:p>
        </w:tc>
        <w:tc>
          <w:tcPr>
            <w:tcW w:w="1061" w:type="dxa"/>
          </w:tcPr>
          <w:p w14:paraId="315AC7D2" w14:textId="77777777" w:rsidR="006100E7" w:rsidRPr="006100E7" w:rsidRDefault="006100E7" w:rsidP="00666381">
            <w:pPr>
              <w:widowControl w:val="0"/>
              <w:jc w:val="center"/>
              <w:rPr>
                <w:sz w:val="18"/>
                <w:szCs w:val="18"/>
              </w:rPr>
            </w:pPr>
            <w:r w:rsidRPr="006100E7">
              <w:rPr>
                <w:sz w:val="18"/>
                <w:szCs w:val="18"/>
              </w:rPr>
              <w:t>1h 36m 0s</w:t>
            </w:r>
          </w:p>
        </w:tc>
      </w:tr>
    </w:tbl>
    <w:p w14:paraId="2C7CFC72" w14:textId="77777777" w:rsidR="0072792A" w:rsidRDefault="0072792A" w:rsidP="00256DF9">
      <w:pPr>
        <w:spacing w:after="120"/>
        <w:rPr>
          <w:b/>
          <w:sz w:val="18"/>
          <w:szCs w:val="18"/>
        </w:rPr>
      </w:pPr>
    </w:p>
    <w:p w14:paraId="7623782A" w14:textId="77777777" w:rsidR="0072792A" w:rsidRDefault="0072792A" w:rsidP="00256DF9">
      <w:pPr>
        <w:spacing w:after="120"/>
        <w:rPr>
          <w:b/>
          <w:sz w:val="18"/>
          <w:szCs w:val="18"/>
        </w:rPr>
      </w:pPr>
    </w:p>
    <w:p w14:paraId="47551BF5" w14:textId="65BA50F7" w:rsidR="0072792A" w:rsidRPr="005F4C6A" w:rsidRDefault="0072792A" w:rsidP="006100E7">
      <w:pPr>
        <w:spacing w:after="120"/>
        <w:jc w:val="center"/>
        <w:rPr>
          <w:b/>
          <w:sz w:val="2"/>
          <w:szCs w:val="18"/>
        </w:rPr>
      </w:pPr>
    </w:p>
    <w:p w14:paraId="52B759FE" w14:textId="4C41A227" w:rsidR="0072792A" w:rsidRPr="004C5F29" w:rsidRDefault="004C5F29" w:rsidP="004C5F29">
      <w:pPr>
        <w:pStyle w:val="Title"/>
      </w:pPr>
      <w:r w:rsidRPr="00BD2816">
        <w:rPr>
          <w:rFonts w:eastAsiaTheme="minorEastAsia"/>
          <w:noProof/>
          <w:sz w:val="24"/>
          <w:szCs w:val="24"/>
        </w:rPr>
        <w:drawing>
          <wp:anchor distT="0" distB="0" distL="114300" distR="114300" simplePos="0" relativeHeight="251669504" behindDoc="0" locked="0" layoutInCell="1" allowOverlap="1" wp14:anchorId="7772B980" wp14:editId="119996FA">
            <wp:simplePos x="0" y="0"/>
            <wp:positionH relativeFrom="margin">
              <wp:align>left</wp:align>
            </wp:positionH>
            <wp:positionV relativeFrom="paragraph">
              <wp:posOffset>339297</wp:posOffset>
            </wp:positionV>
            <wp:extent cx="2523490" cy="1354455"/>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23490" cy="135445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PlainTable2"/>
        <w:tblpPr w:leftFromText="180" w:rightFromText="180" w:vertAnchor="text" w:horzAnchor="page" w:tblpX="6725" w:tblpY="819"/>
        <w:tblW w:w="2700" w:type="dxa"/>
        <w:tblLayout w:type="fixed"/>
        <w:tblLook w:val="0600" w:firstRow="0" w:lastRow="0" w:firstColumn="0" w:lastColumn="0" w:noHBand="1" w:noVBand="1"/>
      </w:tblPr>
      <w:tblGrid>
        <w:gridCol w:w="720"/>
        <w:gridCol w:w="810"/>
        <w:gridCol w:w="1170"/>
      </w:tblGrid>
      <w:tr w:rsidR="0072792A" w:rsidRPr="006100E7" w14:paraId="2801F063" w14:textId="77777777" w:rsidTr="005F4C6A">
        <w:tc>
          <w:tcPr>
            <w:tcW w:w="720" w:type="dxa"/>
          </w:tcPr>
          <w:p w14:paraId="278D251A" w14:textId="0950EDD6" w:rsidR="0072792A" w:rsidRPr="006100E7" w:rsidRDefault="0072792A" w:rsidP="005F4C6A">
            <w:pPr>
              <w:widowControl w:val="0"/>
              <w:jc w:val="center"/>
              <w:rPr>
                <w:sz w:val="18"/>
                <w:szCs w:val="18"/>
              </w:rPr>
            </w:pPr>
            <w:r w:rsidRPr="006100E7">
              <w:rPr>
                <w:sz w:val="18"/>
                <w:szCs w:val="18"/>
              </w:rPr>
              <w:t>Num_e</w:t>
            </w:r>
            <w:r>
              <w:rPr>
                <w:sz w:val="18"/>
                <w:szCs w:val="18"/>
              </w:rPr>
              <w:t>p</w:t>
            </w:r>
            <w:r w:rsidR="005F4C6A">
              <w:rPr>
                <w:sz w:val="18"/>
                <w:szCs w:val="18"/>
              </w:rPr>
              <w:t>o</w:t>
            </w:r>
            <w:r>
              <w:rPr>
                <w:sz w:val="18"/>
                <w:szCs w:val="18"/>
              </w:rPr>
              <w:t>ch</w:t>
            </w:r>
          </w:p>
        </w:tc>
        <w:tc>
          <w:tcPr>
            <w:tcW w:w="810" w:type="dxa"/>
          </w:tcPr>
          <w:p w14:paraId="6CD51169" w14:textId="77777777" w:rsidR="0072792A" w:rsidRPr="006100E7" w:rsidRDefault="0072792A" w:rsidP="00D62CBB">
            <w:pPr>
              <w:widowControl w:val="0"/>
              <w:jc w:val="center"/>
              <w:rPr>
                <w:sz w:val="18"/>
                <w:szCs w:val="18"/>
              </w:rPr>
            </w:pPr>
            <w:r w:rsidRPr="006100E7">
              <w:rPr>
                <w:sz w:val="18"/>
                <w:szCs w:val="18"/>
              </w:rPr>
              <w:t>Reward</w:t>
            </w:r>
          </w:p>
        </w:tc>
        <w:tc>
          <w:tcPr>
            <w:tcW w:w="1170" w:type="dxa"/>
          </w:tcPr>
          <w:p w14:paraId="4509E779" w14:textId="77777777" w:rsidR="0072792A" w:rsidRPr="006100E7" w:rsidRDefault="0072792A" w:rsidP="00D62CBB">
            <w:pPr>
              <w:widowControl w:val="0"/>
              <w:jc w:val="center"/>
              <w:rPr>
                <w:sz w:val="18"/>
                <w:szCs w:val="18"/>
              </w:rPr>
            </w:pPr>
            <w:r w:rsidRPr="006100E7">
              <w:rPr>
                <w:sz w:val="18"/>
                <w:szCs w:val="18"/>
              </w:rPr>
              <w:t>Time Cost</w:t>
            </w:r>
          </w:p>
        </w:tc>
      </w:tr>
      <w:tr w:rsidR="0072792A" w:rsidRPr="006100E7" w14:paraId="3DAC5E6C" w14:textId="77777777" w:rsidTr="005F4C6A">
        <w:trPr>
          <w:trHeight w:val="184"/>
        </w:trPr>
        <w:tc>
          <w:tcPr>
            <w:tcW w:w="720" w:type="dxa"/>
          </w:tcPr>
          <w:p w14:paraId="6D6FE13A" w14:textId="77777777" w:rsidR="0072792A" w:rsidRPr="006100E7" w:rsidRDefault="0072792A" w:rsidP="00D62CBB">
            <w:pPr>
              <w:widowControl w:val="0"/>
              <w:jc w:val="center"/>
              <w:rPr>
                <w:sz w:val="18"/>
                <w:szCs w:val="18"/>
              </w:rPr>
            </w:pPr>
            <w:r w:rsidRPr="006100E7">
              <w:rPr>
                <w:sz w:val="18"/>
                <w:szCs w:val="18"/>
              </w:rPr>
              <w:t>1</w:t>
            </w:r>
          </w:p>
        </w:tc>
        <w:tc>
          <w:tcPr>
            <w:tcW w:w="810" w:type="dxa"/>
          </w:tcPr>
          <w:p w14:paraId="7820510C" w14:textId="77777777" w:rsidR="0072792A" w:rsidRPr="006100E7" w:rsidRDefault="0072792A" w:rsidP="00D62CBB">
            <w:pPr>
              <w:widowControl w:val="0"/>
              <w:jc w:val="center"/>
              <w:rPr>
                <w:sz w:val="18"/>
                <w:szCs w:val="18"/>
              </w:rPr>
            </w:pPr>
            <w:r w:rsidRPr="006100E7">
              <w:rPr>
                <w:sz w:val="18"/>
                <w:szCs w:val="18"/>
              </w:rPr>
              <w:t>-121.3</w:t>
            </w:r>
          </w:p>
        </w:tc>
        <w:tc>
          <w:tcPr>
            <w:tcW w:w="1170" w:type="dxa"/>
          </w:tcPr>
          <w:p w14:paraId="0AD2379E" w14:textId="77777777" w:rsidR="0072792A" w:rsidRPr="006100E7" w:rsidRDefault="0072792A" w:rsidP="00D62CBB">
            <w:pPr>
              <w:widowControl w:val="0"/>
              <w:jc w:val="center"/>
              <w:rPr>
                <w:sz w:val="18"/>
                <w:szCs w:val="18"/>
              </w:rPr>
            </w:pPr>
            <w:r w:rsidRPr="006100E7">
              <w:rPr>
                <w:sz w:val="18"/>
                <w:szCs w:val="18"/>
              </w:rPr>
              <w:t>56m 52s</w:t>
            </w:r>
          </w:p>
        </w:tc>
      </w:tr>
      <w:tr w:rsidR="0072792A" w:rsidRPr="006100E7" w14:paraId="205F0B1F" w14:textId="77777777" w:rsidTr="005F4C6A">
        <w:tc>
          <w:tcPr>
            <w:tcW w:w="720" w:type="dxa"/>
          </w:tcPr>
          <w:p w14:paraId="18AF2DA7" w14:textId="77777777" w:rsidR="0072792A" w:rsidRPr="006100E7" w:rsidRDefault="0072792A" w:rsidP="00D62CBB">
            <w:pPr>
              <w:widowControl w:val="0"/>
              <w:jc w:val="center"/>
              <w:rPr>
                <w:sz w:val="18"/>
                <w:szCs w:val="18"/>
              </w:rPr>
            </w:pPr>
            <w:r w:rsidRPr="006100E7">
              <w:rPr>
                <w:sz w:val="18"/>
                <w:szCs w:val="18"/>
              </w:rPr>
              <w:t>3</w:t>
            </w:r>
          </w:p>
        </w:tc>
        <w:tc>
          <w:tcPr>
            <w:tcW w:w="810" w:type="dxa"/>
          </w:tcPr>
          <w:p w14:paraId="13772009" w14:textId="77777777" w:rsidR="0072792A" w:rsidRPr="006100E7" w:rsidRDefault="0072792A" w:rsidP="00D62CBB">
            <w:pPr>
              <w:widowControl w:val="0"/>
              <w:jc w:val="center"/>
              <w:rPr>
                <w:sz w:val="18"/>
                <w:szCs w:val="18"/>
              </w:rPr>
            </w:pPr>
            <w:r w:rsidRPr="006100E7">
              <w:rPr>
                <w:sz w:val="18"/>
                <w:szCs w:val="18"/>
              </w:rPr>
              <w:t>-227.4</w:t>
            </w:r>
          </w:p>
        </w:tc>
        <w:tc>
          <w:tcPr>
            <w:tcW w:w="1170" w:type="dxa"/>
          </w:tcPr>
          <w:p w14:paraId="5C14ADDE" w14:textId="77777777" w:rsidR="0072792A" w:rsidRPr="006100E7" w:rsidRDefault="0072792A" w:rsidP="00D62CBB">
            <w:pPr>
              <w:widowControl w:val="0"/>
              <w:jc w:val="center"/>
              <w:rPr>
                <w:sz w:val="18"/>
                <w:szCs w:val="18"/>
              </w:rPr>
            </w:pPr>
            <w:r w:rsidRPr="006100E7">
              <w:rPr>
                <w:sz w:val="18"/>
                <w:szCs w:val="18"/>
              </w:rPr>
              <w:t>1h 9m 22s</w:t>
            </w:r>
          </w:p>
        </w:tc>
      </w:tr>
      <w:tr w:rsidR="0072792A" w:rsidRPr="006100E7" w14:paraId="722EF14B" w14:textId="77777777" w:rsidTr="005F4C6A">
        <w:tc>
          <w:tcPr>
            <w:tcW w:w="720" w:type="dxa"/>
          </w:tcPr>
          <w:p w14:paraId="793A6632" w14:textId="77777777" w:rsidR="0072792A" w:rsidRPr="006100E7" w:rsidRDefault="0072792A" w:rsidP="00D62CBB">
            <w:pPr>
              <w:widowControl w:val="0"/>
              <w:jc w:val="center"/>
              <w:rPr>
                <w:sz w:val="18"/>
                <w:szCs w:val="18"/>
              </w:rPr>
            </w:pPr>
            <w:r w:rsidRPr="006100E7">
              <w:rPr>
                <w:sz w:val="18"/>
                <w:szCs w:val="18"/>
              </w:rPr>
              <w:t>8</w:t>
            </w:r>
          </w:p>
        </w:tc>
        <w:tc>
          <w:tcPr>
            <w:tcW w:w="810" w:type="dxa"/>
          </w:tcPr>
          <w:p w14:paraId="506F865F" w14:textId="77777777" w:rsidR="0072792A" w:rsidRPr="006100E7" w:rsidRDefault="0072792A" w:rsidP="00D62CBB">
            <w:pPr>
              <w:widowControl w:val="0"/>
              <w:jc w:val="center"/>
              <w:rPr>
                <w:sz w:val="18"/>
                <w:szCs w:val="18"/>
              </w:rPr>
            </w:pPr>
            <w:r w:rsidRPr="006100E7">
              <w:rPr>
                <w:sz w:val="18"/>
                <w:szCs w:val="18"/>
              </w:rPr>
              <w:t>-64.08</w:t>
            </w:r>
          </w:p>
        </w:tc>
        <w:tc>
          <w:tcPr>
            <w:tcW w:w="1170" w:type="dxa"/>
          </w:tcPr>
          <w:p w14:paraId="6182CE3D" w14:textId="77777777" w:rsidR="0072792A" w:rsidRPr="006100E7" w:rsidRDefault="0072792A" w:rsidP="00D62CBB">
            <w:pPr>
              <w:widowControl w:val="0"/>
              <w:jc w:val="center"/>
              <w:rPr>
                <w:sz w:val="18"/>
                <w:szCs w:val="18"/>
              </w:rPr>
            </w:pPr>
            <w:r w:rsidRPr="006100E7">
              <w:rPr>
                <w:sz w:val="18"/>
                <w:szCs w:val="18"/>
              </w:rPr>
              <w:t>1h 48m 21s</w:t>
            </w:r>
          </w:p>
        </w:tc>
      </w:tr>
    </w:tbl>
    <w:p w14:paraId="622B17CD" w14:textId="217F0C76" w:rsidR="0072792A" w:rsidRPr="004C5F29" w:rsidRDefault="006100E7" w:rsidP="004C5F29">
      <w:pPr>
        <w:spacing w:after="120"/>
        <w:jc w:val="center"/>
        <w:rPr>
          <w:sz w:val="18"/>
          <w:szCs w:val="18"/>
        </w:rPr>
      </w:pPr>
      <w:r w:rsidRPr="006100E7">
        <w:rPr>
          <w:b/>
          <w:sz w:val="18"/>
          <w:szCs w:val="18"/>
        </w:rPr>
        <w:t>Table 1</w:t>
      </w:r>
      <w:r w:rsidR="00E16803">
        <w:rPr>
          <w:b/>
          <w:sz w:val="18"/>
          <w:szCs w:val="18"/>
        </w:rPr>
        <w:t>2</w:t>
      </w:r>
      <w:r w:rsidRPr="006100E7">
        <w:rPr>
          <w:b/>
          <w:sz w:val="18"/>
          <w:szCs w:val="18"/>
        </w:rPr>
        <w:t>.</w:t>
      </w:r>
      <w:r w:rsidRPr="006100E7">
        <w:rPr>
          <w:sz w:val="18"/>
          <w:szCs w:val="18"/>
        </w:rPr>
        <w:t xml:space="preserve"> Compare the results when changing the hyperparameter </w:t>
      </w:r>
      <w:r w:rsidR="008A7F9D">
        <w:rPr>
          <w:sz w:val="18"/>
          <w:szCs w:val="18"/>
        </w:rPr>
        <w:t>Num_ep</w:t>
      </w:r>
      <w:r w:rsidR="005F4C6A">
        <w:rPr>
          <w:sz w:val="18"/>
          <w:szCs w:val="18"/>
        </w:rPr>
        <w:t>o</w:t>
      </w:r>
      <w:r w:rsidR="008A7F9D">
        <w:rPr>
          <w:sz w:val="18"/>
          <w:szCs w:val="18"/>
        </w:rPr>
        <w:t>ch</w:t>
      </w:r>
      <w:r w:rsidR="00DC38DA">
        <w:rPr>
          <w:sz w:val="18"/>
          <w:szCs w:val="18"/>
        </w:rPr>
        <w:t>.</w:t>
      </w:r>
    </w:p>
    <w:p w14:paraId="58F17928" w14:textId="15872F65" w:rsidR="006100E7" w:rsidRDefault="006100E7" w:rsidP="003B504D">
      <w:pPr>
        <w:pStyle w:val="heading2"/>
        <w:numPr>
          <w:ilvl w:val="0"/>
          <w:numId w:val="0"/>
        </w:numPr>
        <w:spacing w:before="120" w:after="120"/>
        <w:ind w:left="562" w:hanging="562"/>
      </w:pPr>
      <w:r>
        <w:lastRenderedPageBreak/>
        <w:t xml:space="preserve">Results of Random </w:t>
      </w:r>
      <w:r w:rsidR="00C76F80">
        <w:t>m</w:t>
      </w:r>
      <w:r>
        <w:t>aze 8x8</w:t>
      </w:r>
    </w:p>
    <w:p w14:paraId="69007C5D" w14:textId="7E31E2F2" w:rsidR="008A7F9D" w:rsidRDefault="0018590E" w:rsidP="008A7F9D">
      <w:pPr>
        <w:suppressAutoHyphens/>
      </w:pPr>
      <w:r w:rsidRPr="00BD2816">
        <w:rPr>
          <w:rFonts w:eastAsiaTheme="minorEastAsia"/>
          <w:noProof/>
          <w:sz w:val="24"/>
          <w:szCs w:val="24"/>
        </w:rPr>
        <w:drawing>
          <wp:anchor distT="0" distB="0" distL="114300" distR="114300" simplePos="0" relativeHeight="251670528" behindDoc="0" locked="0" layoutInCell="1" allowOverlap="1" wp14:anchorId="3324B64E" wp14:editId="11A000FA">
            <wp:simplePos x="0" y="0"/>
            <wp:positionH relativeFrom="margin">
              <wp:posOffset>-635</wp:posOffset>
            </wp:positionH>
            <wp:positionV relativeFrom="paragraph">
              <wp:posOffset>20320</wp:posOffset>
            </wp:positionV>
            <wp:extent cx="2523490" cy="1554480"/>
            <wp:effectExtent l="0" t="0" r="0" b="7620"/>
            <wp:wrapSquare wrapText="bothSides"/>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23490"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FBF1C5" w14:textId="77777777" w:rsidR="008A7F9D" w:rsidRPr="008A7F9D" w:rsidRDefault="008A7F9D" w:rsidP="00555D7F">
      <w:pPr>
        <w:suppressAutoHyphens/>
        <w:ind w:firstLine="274"/>
        <w:rPr>
          <w:sz w:val="14"/>
          <w:szCs w:val="14"/>
        </w:rPr>
      </w:pPr>
    </w:p>
    <w:p w14:paraId="2F4819A0" w14:textId="2B2393E6" w:rsidR="008A7F9D" w:rsidRPr="008A7F9D" w:rsidRDefault="008A7F9D" w:rsidP="008A7F9D">
      <w:pPr>
        <w:spacing w:after="120"/>
        <w:jc w:val="center"/>
        <w:rPr>
          <w:sz w:val="18"/>
          <w:szCs w:val="18"/>
        </w:rPr>
      </w:pPr>
      <w:r w:rsidRPr="008A7F9D">
        <w:rPr>
          <w:b/>
          <w:sz w:val="18"/>
          <w:szCs w:val="18"/>
        </w:rPr>
        <w:t>Table 1</w:t>
      </w:r>
      <w:r w:rsidR="00E16803">
        <w:rPr>
          <w:b/>
          <w:sz w:val="18"/>
          <w:szCs w:val="18"/>
        </w:rPr>
        <w:t>3</w:t>
      </w:r>
      <w:r w:rsidRPr="008A7F9D">
        <w:rPr>
          <w:b/>
          <w:sz w:val="18"/>
          <w:szCs w:val="18"/>
        </w:rPr>
        <w:t>.</w:t>
      </w:r>
      <w:r w:rsidRPr="008A7F9D">
        <w:rPr>
          <w:sz w:val="18"/>
          <w:szCs w:val="18"/>
        </w:rPr>
        <w:t xml:space="preserve"> Compare the results when changing the hyperparameter Beta</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8A7F9D" w:rsidRPr="008A7F9D" w14:paraId="450D5A6B" w14:textId="77777777" w:rsidTr="00666381">
        <w:trPr>
          <w:jc w:val="center"/>
        </w:trPr>
        <w:tc>
          <w:tcPr>
            <w:tcW w:w="801" w:type="dxa"/>
          </w:tcPr>
          <w:p w14:paraId="7C0BE6B6" w14:textId="77777777" w:rsidR="008A7F9D" w:rsidRPr="008A7F9D" w:rsidRDefault="008A7F9D" w:rsidP="00666381">
            <w:pPr>
              <w:widowControl w:val="0"/>
              <w:jc w:val="center"/>
              <w:rPr>
                <w:sz w:val="18"/>
                <w:szCs w:val="18"/>
              </w:rPr>
            </w:pPr>
            <w:r w:rsidRPr="008A7F9D">
              <w:rPr>
                <w:sz w:val="18"/>
                <w:szCs w:val="18"/>
              </w:rPr>
              <w:t>Beta</w:t>
            </w:r>
          </w:p>
        </w:tc>
        <w:tc>
          <w:tcPr>
            <w:tcW w:w="866" w:type="dxa"/>
          </w:tcPr>
          <w:p w14:paraId="6F9EE148" w14:textId="77777777" w:rsidR="008A7F9D" w:rsidRPr="008A7F9D" w:rsidRDefault="008A7F9D" w:rsidP="00666381">
            <w:pPr>
              <w:widowControl w:val="0"/>
              <w:jc w:val="center"/>
              <w:rPr>
                <w:sz w:val="18"/>
                <w:szCs w:val="18"/>
              </w:rPr>
            </w:pPr>
            <w:r w:rsidRPr="008A7F9D">
              <w:rPr>
                <w:sz w:val="18"/>
                <w:szCs w:val="18"/>
              </w:rPr>
              <w:t>Reward</w:t>
            </w:r>
          </w:p>
        </w:tc>
        <w:tc>
          <w:tcPr>
            <w:tcW w:w="1061" w:type="dxa"/>
          </w:tcPr>
          <w:p w14:paraId="3D356917" w14:textId="77777777" w:rsidR="008A7F9D" w:rsidRPr="008A7F9D" w:rsidRDefault="008A7F9D" w:rsidP="00666381">
            <w:pPr>
              <w:widowControl w:val="0"/>
              <w:jc w:val="center"/>
              <w:rPr>
                <w:sz w:val="18"/>
                <w:szCs w:val="18"/>
              </w:rPr>
            </w:pPr>
            <w:r w:rsidRPr="008A7F9D">
              <w:rPr>
                <w:sz w:val="18"/>
                <w:szCs w:val="18"/>
              </w:rPr>
              <w:t>Time Cost</w:t>
            </w:r>
          </w:p>
        </w:tc>
      </w:tr>
      <w:tr w:rsidR="008A7F9D" w:rsidRPr="008A7F9D" w14:paraId="79191657" w14:textId="77777777" w:rsidTr="00666381">
        <w:trPr>
          <w:trHeight w:val="184"/>
          <w:jc w:val="center"/>
        </w:trPr>
        <w:tc>
          <w:tcPr>
            <w:tcW w:w="801" w:type="dxa"/>
          </w:tcPr>
          <w:p w14:paraId="2C528427" w14:textId="77777777" w:rsidR="008A7F9D" w:rsidRPr="008A7F9D" w:rsidRDefault="008A7F9D" w:rsidP="00666381">
            <w:pPr>
              <w:widowControl w:val="0"/>
              <w:jc w:val="center"/>
              <w:rPr>
                <w:sz w:val="18"/>
                <w:szCs w:val="18"/>
              </w:rPr>
            </w:pPr>
            <w:r w:rsidRPr="008A7F9D">
              <w:rPr>
                <w:sz w:val="18"/>
                <w:szCs w:val="18"/>
              </w:rPr>
              <w:t>0.01</w:t>
            </w:r>
          </w:p>
        </w:tc>
        <w:tc>
          <w:tcPr>
            <w:tcW w:w="866" w:type="dxa"/>
          </w:tcPr>
          <w:p w14:paraId="74A4985E" w14:textId="77777777" w:rsidR="008A7F9D" w:rsidRPr="008A7F9D" w:rsidRDefault="008A7F9D" w:rsidP="00666381">
            <w:pPr>
              <w:widowControl w:val="0"/>
              <w:jc w:val="center"/>
              <w:rPr>
                <w:sz w:val="18"/>
                <w:szCs w:val="18"/>
              </w:rPr>
            </w:pPr>
            <w:r w:rsidRPr="008A7F9D">
              <w:rPr>
                <w:sz w:val="18"/>
                <w:szCs w:val="18"/>
              </w:rPr>
              <w:t>-2785</w:t>
            </w:r>
          </w:p>
        </w:tc>
        <w:tc>
          <w:tcPr>
            <w:tcW w:w="1061" w:type="dxa"/>
          </w:tcPr>
          <w:p w14:paraId="697643EF" w14:textId="77777777" w:rsidR="008A7F9D" w:rsidRPr="008A7F9D" w:rsidRDefault="008A7F9D" w:rsidP="00666381">
            <w:pPr>
              <w:widowControl w:val="0"/>
              <w:jc w:val="center"/>
              <w:rPr>
                <w:sz w:val="18"/>
                <w:szCs w:val="18"/>
              </w:rPr>
            </w:pPr>
            <w:r w:rsidRPr="008A7F9D">
              <w:rPr>
                <w:sz w:val="18"/>
                <w:szCs w:val="18"/>
              </w:rPr>
              <w:t>1h 4m 47s</w:t>
            </w:r>
          </w:p>
        </w:tc>
      </w:tr>
      <w:tr w:rsidR="008A7F9D" w:rsidRPr="008A7F9D" w14:paraId="099F161D" w14:textId="77777777" w:rsidTr="00666381">
        <w:trPr>
          <w:jc w:val="center"/>
        </w:trPr>
        <w:tc>
          <w:tcPr>
            <w:tcW w:w="801" w:type="dxa"/>
          </w:tcPr>
          <w:p w14:paraId="527B04BC" w14:textId="77777777" w:rsidR="008A7F9D" w:rsidRPr="008A7F9D" w:rsidRDefault="008A7F9D" w:rsidP="00666381">
            <w:pPr>
              <w:widowControl w:val="0"/>
              <w:jc w:val="center"/>
              <w:rPr>
                <w:sz w:val="18"/>
                <w:szCs w:val="18"/>
              </w:rPr>
            </w:pPr>
            <w:r w:rsidRPr="008A7F9D">
              <w:rPr>
                <w:sz w:val="18"/>
                <w:szCs w:val="18"/>
              </w:rPr>
              <w:t>0.001</w:t>
            </w:r>
          </w:p>
        </w:tc>
        <w:tc>
          <w:tcPr>
            <w:tcW w:w="866" w:type="dxa"/>
          </w:tcPr>
          <w:p w14:paraId="54718753" w14:textId="77777777" w:rsidR="008A7F9D" w:rsidRPr="008A7F9D" w:rsidRDefault="008A7F9D" w:rsidP="00666381">
            <w:pPr>
              <w:widowControl w:val="0"/>
              <w:jc w:val="center"/>
              <w:rPr>
                <w:sz w:val="18"/>
                <w:szCs w:val="18"/>
              </w:rPr>
            </w:pPr>
            <w:r w:rsidRPr="008A7F9D">
              <w:rPr>
                <w:sz w:val="18"/>
                <w:szCs w:val="18"/>
              </w:rPr>
              <w:t>-2687</w:t>
            </w:r>
          </w:p>
        </w:tc>
        <w:tc>
          <w:tcPr>
            <w:tcW w:w="1061" w:type="dxa"/>
          </w:tcPr>
          <w:p w14:paraId="22614BA1" w14:textId="77777777" w:rsidR="008A7F9D" w:rsidRPr="008A7F9D" w:rsidRDefault="008A7F9D" w:rsidP="00666381">
            <w:pPr>
              <w:widowControl w:val="0"/>
              <w:jc w:val="center"/>
              <w:rPr>
                <w:sz w:val="18"/>
                <w:szCs w:val="18"/>
              </w:rPr>
            </w:pPr>
            <w:r w:rsidRPr="008A7F9D">
              <w:rPr>
                <w:sz w:val="18"/>
                <w:szCs w:val="18"/>
              </w:rPr>
              <w:t>1h 35m 10s</w:t>
            </w:r>
          </w:p>
        </w:tc>
      </w:tr>
      <w:tr w:rsidR="008A7F9D" w:rsidRPr="008A7F9D" w14:paraId="149780DA" w14:textId="77777777" w:rsidTr="00666381">
        <w:trPr>
          <w:jc w:val="center"/>
        </w:trPr>
        <w:tc>
          <w:tcPr>
            <w:tcW w:w="801" w:type="dxa"/>
          </w:tcPr>
          <w:p w14:paraId="372019F9" w14:textId="40BBB928" w:rsidR="008A7F9D" w:rsidRPr="008A7F9D" w:rsidRDefault="008A7F9D" w:rsidP="00666381">
            <w:pPr>
              <w:widowControl w:val="0"/>
              <w:jc w:val="center"/>
              <w:rPr>
                <w:sz w:val="18"/>
                <w:szCs w:val="18"/>
              </w:rPr>
            </w:pPr>
            <w:r w:rsidRPr="008A7F9D">
              <w:rPr>
                <w:sz w:val="18"/>
                <w:szCs w:val="18"/>
              </w:rPr>
              <w:t>0.005</w:t>
            </w:r>
          </w:p>
        </w:tc>
        <w:tc>
          <w:tcPr>
            <w:tcW w:w="866" w:type="dxa"/>
          </w:tcPr>
          <w:p w14:paraId="65912B37" w14:textId="77777777" w:rsidR="008A7F9D" w:rsidRPr="008A7F9D" w:rsidRDefault="008A7F9D" w:rsidP="00666381">
            <w:pPr>
              <w:widowControl w:val="0"/>
              <w:jc w:val="center"/>
              <w:rPr>
                <w:sz w:val="18"/>
                <w:szCs w:val="18"/>
              </w:rPr>
            </w:pPr>
            <w:r w:rsidRPr="008A7F9D">
              <w:rPr>
                <w:sz w:val="18"/>
                <w:szCs w:val="18"/>
              </w:rPr>
              <w:t>-1370</w:t>
            </w:r>
          </w:p>
        </w:tc>
        <w:tc>
          <w:tcPr>
            <w:tcW w:w="1061" w:type="dxa"/>
          </w:tcPr>
          <w:p w14:paraId="0D33BAF2" w14:textId="77777777" w:rsidR="008A7F9D" w:rsidRPr="008A7F9D" w:rsidRDefault="008A7F9D" w:rsidP="00666381">
            <w:pPr>
              <w:widowControl w:val="0"/>
              <w:jc w:val="center"/>
              <w:rPr>
                <w:sz w:val="18"/>
                <w:szCs w:val="18"/>
              </w:rPr>
            </w:pPr>
            <w:r w:rsidRPr="008A7F9D">
              <w:rPr>
                <w:sz w:val="18"/>
                <w:szCs w:val="18"/>
              </w:rPr>
              <w:t>1h 39m 53s</w:t>
            </w:r>
          </w:p>
        </w:tc>
      </w:tr>
      <w:tr w:rsidR="008A7F9D" w:rsidRPr="008A7F9D" w14:paraId="3332CD46" w14:textId="77777777" w:rsidTr="00666381">
        <w:trPr>
          <w:jc w:val="center"/>
        </w:trPr>
        <w:tc>
          <w:tcPr>
            <w:tcW w:w="801" w:type="dxa"/>
          </w:tcPr>
          <w:p w14:paraId="1336E1BF" w14:textId="77777777" w:rsidR="008A7F9D" w:rsidRPr="008A7F9D" w:rsidRDefault="008A7F9D" w:rsidP="00666381">
            <w:pPr>
              <w:widowControl w:val="0"/>
              <w:jc w:val="center"/>
              <w:rPr>
                <w:sz w:val="18"/>
                <w:szCs w:val="18"/>
              </w:rPr>
            </w:pPr>
            <w:r w:rsidRPr="008A7F9D">
              <w:rPr>
                <w:sz w:val="18"/>
                <w:szCs w:val="18"/>
              </w:rPr>
              <w:t>0.0001</w:t>
            </w:r>
          </w:p>
        </w:tc>
        <w:tc>
          <w:tcPr>
            <w:tcW w:w="866" w:type="dxa"/>
          </w:tcPr>
          <w:p w14:paraId="3B7F18DB" w14:textId="77777777" w:rsidR="008A7F9D" w:rsidRPr="008A7F9D" w:rsidRDefault="008A7F9D" w:rsidP="00666381">
            <w:pPr>
              <w:widowControl w:val="0"/>
              <w:jc w:val="center"/>
              <w:rPr>
                <w:sz w:val="18"/>
                <w:szCs w:val="18"/>
              </w:rPr>
            </w:pPr>
            <w:r w:rsidRPr="008A7F9D">
              <w:rPr>
                <w:sz w:val="18"/>
                <w:szCs w:val="18"/>
              </w:rPr>
              <w:t>-2690</w:t>
            </w:r>
          </w:p>
        </w:tc>
        <w:tc>
          <w:tcPr>
            <w:tcW w:w="1061" w:type="dxa"/>
          </w:tcPr>
          <w:p w14:paraId="15E95371" w14:textId="77777777" w:rsidR="008A7F9D" w:rsidRPr="008A7F9D" w:rsidRDefault="008A7F9D" w:rsidP="00666381">
            <w:pPr>
              <w:widowControl w:val="0"/>
              <w:jc w:val="center"/>
              <w:rPr>
                <w:sz w:val="18"/>
                <w:szCs w:val="18"/>
              </w:rPr>
            </w:pPr>
            <w:r w:rsidRPr="008A7F9D">
              <w:rPr>
                <w:sz w:val="18"/>
                <w:szCs w:val="18"/>
              </w:rPr>
              <w:t>1h 13m 11s</w:t>
            </w:r>
          </w:p>
        </w:tc>
      </w:tr>
    </w:tbl>
    <w:p w14:paraId="06D15B24" w14:textId="29B5381A" w:rsidR="0072792A" w:rsidRPr="0072792A" w:rsidRDefault="0072792A" w:rsidP="0018590E">
      <w:pPr>
        <w:pStyle w:val="Title"/>
        <w:jc w:val="both"/>
      </w:pPr>
      <w:r w:rsidRPr="00BD2816">
        <w:rPr>
          <w:rFonts w:eastAsiaTheme="minorEastAsia"/>
          <w:noProof/>
          <w:sz w:val="24"/>
          <w:szCs w:val="24"/>
        </w:rPr>
        <w:drawing>
          <wp:anchor distT="0" distB="0" distL="114300" distR="114300" simplePos="0" relativeHeight="251671552" behindDoc="0" locked="0" layoutInCell="1" allowOverlap="1" wp14:anchorId="75DFB902" wp14:editId="74766E5F">
            <wp:simplePos x="0" y="0"/>
            <wp:positionH relativeFrom="margin">
              <wp:align>left</wp:align>
            </wp:positionH>
            <wp:positionV relativeFrom="paragraph">
              <wp:posOffset>469483</wp:posOffset>
            </wp:positionV>
            <wp:extent cx="2523744" cy="1554480"/>
            <wp:effectExtent l="0" t="0" r="0" b="7620"/>
            <wp:wrapSquare wrapText="bothSides"/>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23744"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42D993" w14:textId="4DFDDFB1" w:rsidR="008A7F9D" w:rsidRDefault="008A7F9D" w:rsidP="00555D7F">
      <w:pPr>
        <w:suppressAutoHyphens/>
        <w:ind w:firstLine="274"/>
      </w:pPr>
    </w:p>
    <w:tbl>
      <w:tblPr>
        <w:tblStyle w:val="PlainTable2"/>
        <w:tblpPr w:leftFromText="180" w:rightFromText="180" w:vertAnchor="text" w:horzAnchor="margin" w:tblpXSpec="right" w:tblpY="597"/>
        <w:tblW w:w="2784" w:type="dxa"/>
        <w:tblLayout w:type="fixed"/>
        <w:tblLook w:val="0600" w:firstRow="0" w:lastRow="0" w:firstColumn="0" w:lastColumn="0" w:noHBand="1" w:noVBand="1"/>
      </w:tblPr>
      <w:tblGrid>
        <w:gridCol w:w="857"/>
        <w:gridCol w:w="866"/>
        <w:gridCol w:w="1061"/>
      </w:tblGrid>
      <w:tr w:rsidR="0072792A" w:rsidRPr="00E16803" w14:paraId="01D01CEE" w14:textId="77777777" w:rsidTr="0072792A">
        <w:tc>
          <w:tcPr>
            <w:tcW w:w="857" w:type="dxa"/>
          </w:tcPr>
          <w:p w14:paraId="21F592EE" w14:textId="77777777" w:rsidR="0072792A" w:rsidRPr="00E16803" w:rsidRDefault="0072792A" w:rsidP="0072792A">
            <w:pPr>
              <w:widowControl w:val="0"/>
              <w:jc w:val="center"/>
              <w:rPr>
                <w:sz w:val="18"/>
                <w:szCs w:val="18"/>
              </w:rPr>
            </w:pPr>
            <w:r w:rsidRPr="00E16803">
              <w:rPr>
                <w:sz w:val="18"/>
                <w:szCs w:val="18"/>
              </w:rPr>
              <w:t>Epsilon</w:t>
            </w:r>
          </w:p>
        </w:tc>
        <w:tc>
          <w:tcPr>
            <w:tcW w:w="866" w:type="dxa"/>
          </w:tcPr>
          <w:p w14:paraId="651273D9" w14:textId="77777777" w:rsidR="0072792A" w:rsidRPr="00E16803" w:rsidRDefault="0072792A" w:rsidP="0072792A">
            <w:pPr>
              <w:widowControl w:val="0"/>
              <w:jc w:val="center"/>
              <w:rPr>
                <w:sz w:val="18"/>
                <w:szCs w:val="18"/>
              </w:rPr>
            </w:pPr>
            <w:r w:rsidRPr="00E16803">
              <w:rPr>
                <w:sz w:val="18"/>
                <w:szCs w:val="18"/>
              </w:rPr>
              <w:t>Reward</w:t>
            </w:r>
          </w:p>
        </w:tc>
        <w:tc>
          <w:tcPr>
            <w:tcW w:w="1061" w:type="dxa"/>
          </w:tcPr>
          <w:p w14:paraId="0FF33F4D" w14:textId="77777777" w:rsidR="0072792A" w:rsidRPr="00E16803" w:rsidRDefault="0072792A" w:rsidP="0072792A">
            <w:pPr>
              <w:widowControl w:val="0"/>
              <w:jc w:val="center"/>
              <w:rPr>
                <w:sz w:val="18"/>
                <w:szCs w:val="18"/>
              </w:rPr>
            </w:pPr>
            <w:r w:rsidRPr="00E16803">
              <w:rPr>
                <w:sz w:val="18"/>
                <w:szCs w:val="18"/>
              </w:rPr>
              <w:t>Time Cost</w:t>
            </w:r>
          </w:p>
        </w:tc>
      </w:tr>
      <w:tr w:rsidR="0072792A" w:rsidRPr="00E16803" w14:paraId="3417FF8A" w14:textId="77777777" w:rsidTr="0072792A">
        <w:trPr>
          <w:trHeight w:val="184"/>
        </w:trPr>
        <w:tc>
          <w:tcPr>
            <w:tcW w:w="857" w:type="dxa"/>
          </w:tcPr>
          <w:p w14:paraId="27F29387" w14:textId="77777777" w:rsidR="0072792A" w:rsidRPr="00E16803" w:rsidRDefault="0072792A" w:rsidP="0072792A">
            <w:pPr>
              <w:widowControl w:val="0"/>
              <w:jc w:val="center"/>
              <w:rPr>
                <w:sz w:val="18"/>
                <w:szCs w:val="18"/>
              </w:rPr>
            </w:pPr>
            <w:r w:rsidRPr="00E16803">
              <w:rPr>
                <w:sz w:val="18"/>
                <w:szCs w:val="18"/>
              </w:rPr>
              <w:t>0.1</w:t>
            </w:r>
          </w:p>
        </w:tc>
        <w:tc>
          <w:tcPr>
            <w:tcW w:w="866" w:type="dxa"/>
          </w:tcPr>
          <w:p w14:paraId="20127D4F" w14:textId="77777777" w:rsidR="0072792A" w:rsidRPr="00E16803" w:rsidRDefault="0072792A" w:rsidP="0072792A">
            <w:pPr>
              <w:widowControl w:val="0"/>
              <w:jc w:val="center"/>
              <w:rPr>
                <w:sz w:val="18"/>
                <w:szCs w:val="18"/>
              </w:rPr>
            </w:pPr>
            <w:r w:rsidRPr="00E16803">
              <w:rPr>
                <w:sz w:val="18"/>
                <w:szCs w:val="18"/>
              </w:rPr>
              <w:t>-114.1</w:t>
            </w:r>
          </w:p>
        </w:tc>
        <w:tc>
          <w:tcPr>
            <w:tcW w:w="1061" w:type="dxa"/>
          </w:tcPr>
          <w:p w14:paraId="005E1353" w14:textId="77777777" w:rsidR="0072792A" w:rsidRPr="00E16803" w:rsidRDefault="0072792A" w:rsidP="0072792A">
            <w:pPr>
              <w:widowControl w:val="0"/>
              <w:jc w:val="center"/>
              <w:rPr>
                <w:sz w:val="18"/>
                <w:szCs w:val="18"/>
              </w:rPr>
            </w:pPr>
            <w:r w:rsidRPr="00E16803">
              <w:rPr>
                <w:sz w:val="18"/>
                <w:szCs w:val="18"/>
              </w:rPr>
              <w:t>1h 20m 35s</w:t>
            </w:r>
          </w:p>
        </w:tc>
      </w:tr>
      <w:tr w:rsidR="0072792A" w:rsidRPr="00E16803" w14:paraId="70AEAB88" w14:textId="77777777" w:rsidTr="0072792A">
        <w:tc>
          <w:tcPr>
            <w:tcW w:w="857" w:type="dxa"/>
          </w:tcPr>
          <w:p w14:paraId="17B3274E" w14:textId="77777777" w:rsidR="0072792A" w:rsidRPr="00E16803" w:rsidRDefault="0072792A" w:rsidP="0072792A">
            <w:pPr>
              <w:widowControl w:val="0"/>
              <w:jc w:val="center"/>
              <w:rPr>
                <w:sz w:val="18"/>
                <w:szCs w:val="18"/>
              </w:rPr>
            </w:pPr>
            <w:r w:rsidRPr="00E16803">
              <w:rPr>
                <w:sz w:val="18"/>
                <w:szCs w:val="18"/>
              </w:rPr>
              <w:t>0.2</w:t>
            </w:r>
          </w:p>
        </w:tc>
        <w:tc>
          <w:tcPr>
            <w:tcW w:w="866" w:type="dxa"/>
          </w:tcPr>
          <w:p w14:paraId="4EF798DA" w14:textId="77777777" w:rsidR="0072792A" w:rsidRPr="00E16803" w:rsidRDefault="0072792A" w:rsidP="0072792A">
            <w:pPr>
              <w:widowControl w:val="0"/>
              <w:jc w:val="center"/>
              <w:rPr>
                <w:sz w:val="18"/>
                <w:szCs w:val="18"/>
              </w:rPr>
            </w:pPr>
            <w:r w:rsidRPr="00E16803">
              <w:rPr>
                <w:sz w:val="18"/>
                <w:szCs w:val="18"/>
              </w:rPr>
              <w:t>-1370</w:t>
            </w:r>
          </w:p>
        </w:tc>
        <w:tc>
          <w:tcPr>
            <w:tcW w:w="1061" w:type="dxa"/>
          </w:tcPr>
          <w:p w14:paraId="0BAFC1E8" w14:textId="77777777" w:rsidR="0072792A" w:rsidRPr="00E16803" w:rsidRDefault="0072792A" w:rsidP="0072792A">
            <w:pPr>
              <w:widowControl w:val="0"/>
              <w:jc w:val="center"/>
              <w:rPr>
                <w:sz w:val="18"/>
                <w:szCs w:val="18"/>
              </w:rPr>
            </w:pPr>
            <w:r w:rsidRPr="00E16803">
              <w:rPr>
                <w:sz w:val="18"/>
                <w:szCs w:val="18"/>
              </w:rPr>
              <w:t>1h 39m 53s</w:t>
            </w:r>
          </w:p>
        </w:tc>
      </w:tr>
      <w:tr w:rsidR="0072792A" w:rsidRPr="00E16803" w14:paraId="418542FC" w14:textId="77777777" w:rsidTr="0072792A">
        <w:tc>
          <w:tcPr>
            <w:tcW w:w="857" w:type="dxa"/>
          </w:tcPr>
          <w:p w14:paraId="77F780D5" w14:textId="77777777" w:rsidR="0072792A" w:rsidRPr="00E16803" w:rsidRDefault="0072792A" w:rsidP="0072792A">
            <w:pPr>
              <w:widowControl w:val="0"/>
              <w:jc w:val="center"/>
              <w:rPr>
                <w:sz w:val="18"/>
                <w:szCs w:val="18"/>
              </w:rPr>
            </w:pPr>
            <w:r w:rsidRPr="00E16803">
              <w:rPr>
                <w:sz w:val="18"/>
                <w:szCs w:val="18"/>
              </w:rPr>
              <w:t>0.3</w:t>
            </w:r>
          </w:p>
        </w:tc>
        <w:tc>
          <w:tcPr>
            <w:tcW w:w="866" w:type="dxa"/>
          </w:tcPr>
          <w:p w14:paraId="6D16521A" w14:textId="77777777" w:rsidR="0072792A" w:rsidRPr="00E16803" w:rsidRDefault="0072792A" w:rsidP="0072792A">
            <w:pPr>
              <w:widowControl w:val="0"/>
              <w:jc w:val="center"/>
              <w:rPr>
                <w:sz w:val="18"/>
                <w:szCs w:val="18"/>
              </w:rPr>
            </w:pPr>
            <w:r w:rsidRPr="00E16803">
              <w:rPr>
                <w:sz w:val="18"/>
                <w:szCs w:val="18"/>
              </w:rPr>
              <w:t>-2540</w:t>
            </w:r>
          </w:p>
        </w:tc>
        <w:tc>
          <w:tcPr>
            <w:tcW w:w="1061" w:type="dxa"/>
          </w:tcPr>
          <w:p w14:paraId="0C58B0DA" w14:textId="77777777" w:rsidR="0072792A" w:rsidRPr="00E16803" w:rsidRDefault="0072792A" w:rsidP="0072792A">
            <w:pPr>
              <w:widowControl w:val="0"/>
              <w:jc w:val="center"/>
              <w:rPr>
                <w:sz w:val="18"/>
                <w:szCs w:val="18"/>
              </w:rPr>
            </w:pPr>
            <w:r w:rsidRPr="00E16803">
              <w:rPr>
                <w:sz w:val="18"/>
                <w:szCs w:val="18"/>
              </w:rPr>
              <w:t>1h 32m 50s</w:t>
            </w:r>
          </w:p>
        </w:tc>
      </w:tr>
    </w:tbl>
    <w:p w14:paraId="2575586E" w14:textId="049A7ACD" w:rsidR="00E16803" w:rsidRPr="00E16803" w:rsidRDefault="00E16803" w:rsidP="00E16803">
      <w:pPr>
        <w:spacing w:after="120"/>
        <w:jc w:val="center"/>
        <w:rPr>
          <w:sz w:val="18"/>
          <w:szCs w:val="18"/>
        </w:rPr>
      </w:pPr>
      <w:r w:rsidRPr="00E16803">
        <w:rPr>
          <w:b/>
          <w:sz w:val="18"/>
          <w:szCs w:val="18"/>
        </w:rPr>
        <w:t xml:space="preserve">Table </w:t>
      </w:r>
      <w:r>
        <w:rPr>
          <w:b/>
          <w:sz w:val="18"/>
          <w:szCs w:val="18"/>
        </w:rPr>
        <w:t>14</w:t>
      </w:r>
      <w:r w:rsidRPr="00E16803">
        <w:rPr>
          <w:b/>
          <w:sz w:val="18"/>
          <w:szCs w:val="18"/>
        </w:rPr>
        <w:t>.</w:t>
      </w:r>
      <w:r w:rsidRPr="00E16803">
        <w:rPr>
          <w:sz w:val="18"/>
          <w:szCs w:val="18"/>
        </w:rPr>
        <w:t xml:space="preserve"> Compare the results when changing the hyperparameter Epsilon.</w:t>
      </w:r>
    </w:p>
    <w:p w14:paraId="1D15409D" w14:textId="3316B309" w:rsidR="008A7F9D" w:rsidRDefault="008A7F9D" w:rsidP="00555D7F">
      <w:pPr>
        <w:suppressAutoHyphens/>
        <w:ind w:firstLine="274"/>
      </w:pPr>
    </w:p>
    <w:p w14:paraId="1DAF66F2" w14:textId="6422AA03" w:rsidR="008A7F9D" w:rsidRDefault="008A7F9D" w:rsidP="00555D7F">
      <w:pPr>
        <w:suppressAutoHyphens/>
        <w:ind w:firstLine="274"/>
      </w:pPr>
    </w:p>
    <w:p w14:paraId="29CAE586" w14:textId="1C391CF7" w:rsidR="008A7F9D" w:rsidRDefault="008A7F9D" w:rsidP="00555D7F">
      <w:pPr>
        <w:suppressAutoHyphens/>
        <w:ind w:firstLine="274"/>
      </w:pPr>
    </w:p>
    <w:p w14:paraId="4ECD0E5E" w14:textId="5618E1B5" w:rsidR="008A7F9D" w:rsidRDefault="0072792A" w:rsidP="00555D7F">
      <w:pPr>
        <w:suppressAutoHyphens/>
        <w:ind w:firstLine="274"/>
      </w:pPr>
      <w:r w:rsidRPr="00BD2816">
        <w:rPr>
          <w:rFonts w:eastAsiaTheme="minorEastAsia"/>
          <w:noProof/>
          <w:sz w:val="24"/>
          <w:szCs w:val="24"/>
        </w:rPr>
        <w:drawing>
          <wp:anchor distT="0" distB="0" distL="114300" distR="114300" simplePos="0" relativeHeight="251672576" behindDoc="0" locked="0" layoutInCell="1" allowOverlap="1" wp14:anchorId="0E69F16E" wp14:editId="1DB0450F">
            <wp:simplePos x="0" y="0"/>
            <wp:positionH relativeFrom="margin">
              <wp:align>left</wp:align>
            </wp:positionH>
            <wp:positionV relativeFrom="paragraph">
              <wp:posOffset>64135</wp:posOffset>
            </wp:positionV>
            <wp:extent cx="2523744" cy="1554480"/>
            <wp:effectExtent l="0" t="0" r="0" b="7620"/>
            <wp:wrapSquare wrapText="bothSides"/>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23744" cy="15544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8EE81C" w14:textId="0EEDB207" w:rsidR="00E16803" w:rsidRPr="00E16803" w:rsidRDefault="00E16803" w:rsidP="00E16803">
      <w:pPr>
        <w:spacing w:after="120"/>
        <w:jc w:val="center"/>
        <w:rPr>
          <w:sz w:val="18"/>
          <w:szCs w:val="18"/>
        </w:rPr>
      </w:pPr>
      <w:r w:rsidRPr="00E16803">
        <w:rPr>
          <w:b/>
          <w:sz w:val="18"/>
          <w:szCs w:val="18"/>
        </w:rPr>
        <w:t>Table 1</w:t>
      </w:r>
      <w:r>
        <w:rPr>
          <w:b/>
          <w:sz w:val="18"/>
          <w:szCs w:val="18"/>
        </w:rPr>
        <w:t>5</w:t>
      </w:r>
      <w:r w:rsidRPr="00E16803">
        <w:rPr>
          <w:b/>
          <w:sz w:val="18"/>
          <w:szCs w:val="18"/>
        </w:rPr>
        <w:t>.</w:t>
      </w:r>
      <w:r w:rsidRPr="00E16803">
        <w:rPr>
          <w:sz w:val="18"/>
          <w:szCs w:val="18"/>
        </w:rPr>
        <w:t xml:space="preserve"> Compare the results when changing the hyperparameter </w:t>
      </w:r>
      <w:r>
        <w:rPr>
          <w:sz w:val="18"/>
          <w:szCs w:val="18"/>
        </w:rPr>
        <w:t>Lambd</w:t>
      </w:r>
      <w:r w:rsidR="00DC38DA">
        <w:rPr>
          <w:sz w:val="18"/>
          <w:szCs w:val="18"/>
        </w:rPr>
        <w:t>.</w:t>
      </w:r>
    </w:p>
    <w:tbl>
      <w:tblPr>
        <w:tblStyle w:val="PlainTable2"/>
        <w:tblW w:w="2728" w:type="dxa"/>
        <w:jc w:val="center"/>
        <w:tblLayout w:type="fixed"/>
        <w:tblLook w:val="0600" w:firstRow="0" w:lastRow="0" w:firstColumn="0" w:lastColumn="0" w:noHBand="1" w:noVBand="1"/>
      </w:tblPr>
      <w:tblGrid>
        <w:gridCol w:w="801"/>
        <w:gridCol w:w="866"/>
        <w:gridCol w:w="1061"/>
      </w:tblGrid>
      <w:tr w:rsidR="00E16803" w:rsidRPr="00E16803" w14:paraId="6B8BDB4F" w14:textId="77777777" w:rsidTr="00666381">
        <w:trPr>
          <w:jc w:val="center"/>
        </w:trPr>
        <w:tc>
          <w:tcPr>
            <w:tcW w:w="801" w:type="dxa"/>
          </w:tcPr>
          <w:p w14:paraId="566B3DAE" w14:textId="0BFEEC6A" w:rsidR="00E16803" w:rsidRPr="00E16803" w:rsidRDefault="00E16803" w:rsidP="00666381">
            <w:pPr>
              <w:widowControl w:val="0"/>
              <w:jc w:val="center"/>
              <w:rPr>
                <w:sz w:val="18"/>
                <w:szCs w:val="18"/>
              </w:rPr>
            </w:pPr>
            <w:r w:rsidRPr="00E16803">
              <w:rPr>
                <w:sz w:val="18"/>
                <w:szCs w:val="18"/>
              </w:rPr>
              <w:t>Lambd</w:t>
            </w:r>
          </w:p>
        </w:tc>
        <w:tc>
          <w:tcPr>
            <w:tcW w:w="866" w:type="dxa"/>
          </w:tcPr>
          <w:p w14:paraId="6B2A2F4C" w14:textId="77777777" w:rsidR="00E16803" w:rsidRPr="00E16803" w:rsidRDefault="00E16803" w:rsidP="00666381">
            <w:pPr>
              <w:widowControl w:val="0"/>
              <w:jc w:val="center"/>
              <w:rPr>
                <w:sz w:val="18"/>
                <w:szCs w:val="18"/>
              </w:rPr>
            </w:pPr>
            <w:r w:rsidRPr="00E16803">
              <w:rPr>
                <w:sz w:val="18"/>
                <w:szCs w:val="18"/>
              </w:rPr>
              <w:t>Reward</w:t>
            </w:r>
          </w:p>
        </w:tc>
        <w:tc>
          <w:tcPr>
            <w:tcW w:w="1061" w:type="dxa"/>
          </w:tcPr>
          <w:p w14:paraId="4C6576D0" w14:textId="2F4D413F" w:rsidR="00E16803" w:rsidRPr="00E16803" w:rsidRDefault="00E16803" w:rsidP="00666381">
            <w:pPr>
              <w:widowControl w:val="0"/>
              <w:jc w:val="center"/>
              <w:rPr>
                <w:sz w:val="18"/>
                <w:szCs w:val="18"/>
              </w:rPr>
            </w:pPr>
            <w:r w:rsidRPr="00E16803">
              <w:rPr>
                <w:sz w:val="18"/>
                <w:szCs w:val="18"/>
              </w:rPr>
              <w:t>Time Cost</w:t>
            </w:r>
          </w:p>
        </w:tc>
      </w:tr>
      <w:tr w:rsidR="00E16803" w:rsidRPr="00E16803" w14:paraId="0F1C3E97" w14:textId="77777777" w:rsidTr="00666381">
        <w:trPr>
          <w:trHeight w:val="184"/>
          <w:jc w:val="center"/>
        </w:trPr>
        <w:tc>
          <w:tcPr>
            <w:tcW w:w="801" w:type="dxa"/>
          </w:tcPr>
          <w:p w14:paraId="6F69460E" w14:textId="77777777" w:rsidR="00E16803" w:rsidRPr="00E16803" w:rsidRDefault="00E16803" w:rsidP="00666381">
            <w:pPr>
              <w:widowControl w:val="0"/>
              <w:jc w:val="center"/>
              <w:rPr>
                <w:sz w:val="18"/>
                <w:szCs w:val="18"/>
              </w:rPr>
            </w:pPr>
            <w:r w:rsidRPr="00E16803">
              <w:rPr>
                <w:sz w:val="18"/>
                <w:szCs w:val="18"/>
              </w:rPr>
              <w:t>0.9</w:t>
            </w:r>
          </w:p>
        </w:tc>
        <w:tc>
          <w:tcPr>
            <w:tcW w:w="866" w:type="dxa"/>
          </w:tcPr>
          <w:p w14:paraId="34B177B4" w14:textId="77777777" w:rsidR="00E16803" w:rsidRPr="00E16803" w:rsidRDefault="00E16803" w:rsidP="00666381">
            <w:pPr>
              <w:widowControl w:val="0"/>
              <w:jc w:val="center"/>
              <w:rPr>
                <w:sz w:val="18"/>
                <w:szCs w:val="18"/>
              </w:rPr>
            </w:pPr>
            <w:r w:rsidRPr="00E16803">
              <w:rPr>
                <w:sz w:val="18"/>
                <w:szCs w:val="18"/>
              </w:rPr>
              <w:t>-2510</w:t>
            </w:r>
          </w:p>
        </w:tc>
        <w:tc>
          <w:tcPr>
            <w:tcW w:w="1061" w:type="dxa"/>
          </w:tcPr>
          <w:p w14:paraId="174A0E88" w14:textId="77777777" w:rsidR="00E16803" w:rsidRPr="00E16803" w:rsidRDefault="00E16803" w:rsidP="00666381">
            <w:pPr>
              <w:widowControl w:val="0"/>
              <w:jc w:val="center"/>
              <w:rPr>
                <w:sz w:val="18"/>
                <w:szCs w:val="18"/>
              </w:rPr>
            </w:pPr>
            <w:r w:rsidRPr="00E16803">
              <w:rPr>
                <w:sz w:val="18"/>
                <w:szCs w:val="18"/>
              </w:rPr>
              <w:t>2h 30m 6s</w:t>
            </w:r>
          </w:p>
        </w:tc>
      </w:tr>
      <w:tr w:rsidR="00E16803" w:rsidRPr="00E16803" w14:paraId="18118141" w14:textId="77777777" w:rsidTr="00666381">
        <w:trPr>
          <w:jc w:val="center"/>
        </w:trPr>
        <w:tc>
          <w:tcPr>
            <w:tcW w:w="801" w:type="dxa"/>
          </w:tcPr>
          <w:p w14:paraId="4999EFC3" w14:textId="77777777" w:rsidR="00E16803" w:rsidRPr="00E16803" w:rsidRDefault="00E16803" w:rsidP="00666381">
            <w:pPr>
              <w:widowControl w:val="0"/>
              <w:jc w:val="center"/>
              <w:rPr>
                <w:sz w:val="18"/>
                <w:szCs w:val="18"/>
              </w:rPr>
            </w:pPr>
            <w:r w:rsidRPr="00E16803">
              <w:rPr>
                <w:sz w:val="18"/>
                <w:szCs w:val="18"/>
              </w:rPr>
              <w:t>0.95</w:t>
            </w:r>
          </w:p>
        </w:tc>
        <w:tc>
          <w:tcPr>
            <w:tcW w:w="866" w:type="dxa"/>
          </w:tcPr>
          <w:p w14:paraId="318FDB91" w14:textId="77777777" w:rsidR="00E16803" w:rsidRPr="00E16803" w:rsidRDefault="00E16803" w:rsidP="00666381">
            <w:pPr>
              <w:widowControl w:val="0"/>
              <w:jc w:val="center"/>
              <w:rPr>
                <w:sz w:val="18"/>
                <w:szCs w:val="18"/>
              </w:rPr>
            </w:pPr>
            <w:r w:rsidRPr="00E16803">
              <w:rPr>
                <w:sz w:val="18"/>
                <w:szCs w:val="18"/>
              </w:rPr>
              <w:t>-1370</w:t>
            </w:r>
          </w:p>
        </w:tc>
        <w:tc>
          <w:tcPr>
            <w:tcW w:w="1061" w:type="dxa"/>
          </w:tcPr>
          <w:p w14:paraId="76E70757" w14:textId="77777777" w:rsidR="00E16803" w:rsidRPr="00E16803" w:rsidRDefault="00E16803" w:rsidP="00666381">
            <w:pPr>
              <w:widowControl w:val="0"/>
              <w:jc w:val="center"/>
              <w:rPr>
                <w:sz w:val="18"/>
                <w:szCs w:val="18"/>
              </w:rPr>
            </w:pPr>
            <w:r w:rsidRPr="00E16803">
              <w:rPr>
                <w:sz w:val="18"/>
                <w:szCs w:val="18"/>
              </w:rPr>
              <w:t>1h 39m 53s</w:t>
            </w:r>
          </w:p>
        </w:tc>
      </w:tr>
      <w:tr w:rsidR="00E16803" w:rsidRPr="00E16803" w14:paraId="0790E189" w14:textId="77777777" w:rsidTr="00666381">
        <w:trPr>
          <w:jc w:val="center"/>
        </w:trPr>
        <w:tc>
          <w:tcPr>
            <w:tcW w:w="801" w:type="dxa"/>
          </w:tcPr>
          <w:p w14:paraId="72985CC6" w14:textId="77777777" w:rsidR="00E16803" w:rsidRPr="00E16803" w:rsidRDefault="00E16803" w:rsidP="00666381">
            <w:pPr>
              <w:widowControl w:val="0"/>
              <w:jc w:val="center"/>
              <w:rPr>
                <w:sz w:val="18"/>
                <w:szCs w:val="18"/>
              </w:rPr>
            </w:pPr>
            <w:r w:rsidRPr="00E16803">
              <w:rPr>
                <w:sz w:val="18"/>
                <w:szCs w:val="18"/>
              </w:rPr>
              <w:t>0.99</w:t>
            </w:r>
          </w:p>
        </w:tc>
        <w:tc>
          <w:tcPr>
            <w:tcW w:w="866" w:type="dxa"/>
          </w:tcPr>
          <w:p w14:paraId="5A2C00AE" w14:textId="77777777" w:rsidR="00E16803" w:rsidRPr="00E16803" w:rsidRDefault="00E16803" w:rsidP="00666381">
            <w:pPr>
              <w:widowControl w:val="0"/>
              <w:jc w:val="center"/>
              <w:rPr>
                <w:sz w:val="18"/>
                <w:szCs w:val="18"/>
              </w:rPr>
            </w:pPr>
            <w:r w:rsidRPr="00E16803">
              <w:rPr>
                <w:sz w:val="18"/>
                <w:szCs w:val="18"/>
              </w:rPr>
              <w:t>-2661</w:t>
            </w:r>
          </w:p>
        </w:tc>
        <w:tc>
          <w:tcPr>
            <w:tcW w:w="1061" w:type="dxa"/>
          </w:tcPr>
          <w:p w14:paraId="6522EAA6" w14:textId="77777777" w:rsidR="00E16803" w:rsidRPr="00E16803" w:rsidRDefault="00E16803" w:rsidP="00666381">
            <w:pPr>
              <w:widowControl w:val="0"/>
              <w:jc w:val="center"/>
              <w:rPr>
                <w:sz w:val="18"/>
                <w:szCs w:val="18"/>
              </w:rPr>
            </w:pPr>
            <w:r w:rsidRPr="00E16803">
              <w:rPr>
                <w:sz w:val="18"/>
                <w:szCs w:val="18"/>
              </w:rPr>
              <w:t>1h 0m 33s</w:t>
            </w:r>
          </w:p>
        </w:tc>
      </w:tr>
    </w:tbl>
    <w:p w14:paraId="162D5D16" w14:textId="14543483" w:rsidR="008A7F9D" w:rsidRDefault="008A7F9D" w:rsidP="00555D7F">
      <w:pPr>
        <w:suppressAutoHyphens/>
        <w:ind w:firstLine="274"/>
      </w:pPr>
    </w:p>
    <w:p w14:paraId="7D6F547C" w14:textId="77777777" w:rsidR="00ED0AAC" w:rsidRPr="00ED0AAC" w:rsidRDefault="00ED0AAC" w:rsidP="00ED0AAC">
      <w:pPr>
        <w:pStyle w:val="Title"/>
      </w:pPr>
    </w:p>
    <w:p w14:paraId="1B5166C9" w14:textId="602B4652" w:rsidR="008A7F9D" w:rsidRDefault="0072792A" w:rsidP="00555D7F">
      <w:pPr>
        <w:suppressAutoHyphens/>
        <w:ind w:firstLine="274"/>
      </w:pPr>
      <w:r w:rsidRPr="00BD2816">
        <w:rPr>
          <w:rFonts w:eastAsiaTheme="minorEastAsia"/>
          <w:noProof/>
          <w:sz w:val="24"/>
          <w:szCs w:val="24"/>
        </w:rPr>
        <w:drawing>
          <wp:anchor distT="0" distB="0" distL="114300" distR="114300" simplePos="0" relativeHeight="251673600" behindDoc="0" locked="0" layoutInCell="1" allowOverlap="1" wp14:anchorId="4D12BEC1" wp14:editId="26C2A88D">
            <wp:simplePos x="0" y="0"/>
            <wp:positionH relativeFrom="margin">
              <wp:align>left</wp:align>
            </wp:positionH>
            <wp:positionV relativeFrom="paragraph">
              <wp:posOffset>287</wp:posOffset>
            </wp:positionV>
            <wp:extent cx="2523744" cy="1554480"/>
            <wp:effectExtent l="0" t="0" r="0" b="7620"/>
            <wp:wrapSquare wrapText="bothSides"/>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23744" cy="155448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PlainTable2"/>
        <w:tblpPr w:leftFromText="180" w:rightFromText="180" w:vertAnchor="text" w:horzAnchor="page" w:tblpX="6718" w:tblpY="779"/>
        <w:tblW w:w="2700" w:type="dxa"/>
        <w:tblLayout w:type="fixed"/>
        <w:tblLook w:val="0600" w:firstRow="0" w:lastRow="0" w:firstColumn="0" w:lastColumn="0" w:noHBand="1" w:noVBand="1"/>
      </w:tblPr>
      <w:tblGrid>
        <w:gridCol w:w="720"/>
        <w:gridCol w:w="810"/>
        <w:gridCol w:w="1170"/>
      </w:tblGrid>
      <w:tr w:rsidR="00533AD6" w:rsidRPr="00E16803" w14:paraId="6C9EBAA6" w14:textId="77777777" w:rsidTr="005F4C6A">
        <w:tc>
          <w:tcPr>
            <w:tcW w:w="720" w:type="dxa"/>
          </w:tcPr>
          <w:p w14:paraId="2A96051F" w14:textId="0E64B85B" w:rsidR="00533AD6" w:rsidRPr="00E16803" w:rsidRDefault="00533AD6" w:rsidP="007641D7">
            <w:pPr>
              <w:widowControl w:val="0"/>
              <w:jc w:val="center"/>
              <w:rPr>
                <w:sz w:val="18"/>
                <w:szCs w:val="18"/>
              </w:rPr>
            </w:pPr>
            <w:r w:rsidRPr="00E16803">
              <w:rPr>
                <w:sz w:val="18"/>
                <w:szCs w:val="18"/>
              </w:rPr>
              <w:t>Num_ep</w:t>
            </w:r>
            <w:r w:rsidR="007641D7">
              <w:rPr>
                <w:sz w:val="18"/>
                <w:szCs w:val="18"/>
              </w:rPr>
              <w:t>o</w:t>
            </w:r>
            <w:r>
              <w:rPr>
                <w:sz w:val="18"/>
                <w:szCs w:val="18"/>
              </w:rPr>
              <w:t>ch</w:t>
            </w:r>
            <w:bookmarkStart w:id="3" w:name="_GoBack"/>
            <w:bookmarkEnd w:id="3"/>
          </w:p>
        </w:tc>
        <w:tc>
          <w:tcPr>
            <w:tcW w:w="810" w:type="dxa"/>
          </w:tcPr>
          <w:p w14:paraId="584F3520" w14:textId="77777777" w:rsidR="00533AD6" w:rsidRPr="00E16803" w:rsidRDefault="00533AD6" w:rsidP="00533AD6">
            <w:pPr>
              <w:widowControl w:val="0"/>
              <w:jc w:val="center"/>
              <w:rPr>
                <w:sz w:val="18"/>
                <w:szCs w:val="18"/>
              </w:rPr>
            </w:pPr>
            <w:r w:rsidRPr="00E16803">
              <w:rPr>
                <w:sz w:val="18"/>
                <w:szCs w:val="18"/>
              </w:rPr>
              <w:t>Reward</w:t>
            </w:r>
          </w:p>
        </w:tc>
        <w:tc>
          <w:tcPr>
            <w:tcW w:w="1170" w:type="dxa"/>
          </w:tcPr>
          <w:p w14:paraId="71B5F5AC" w14:textId="77777777" w:rsidR="00533AD6" w:rsidRPr="00E16803" w:rsidRDefault="00533AD6" w:rsidP="00533AD6">
            <w:pPr>
              <w:widowControl w:val="0"/>
              <w:jc w:val="center"/>
              <w:rPr>
                <w:sz w:val="18"/>
                <w:szCs w:val="18"/>
              </w:rPr>
            </w:pPr>
            <w:r w:rsidRPr="00E16803">
              <w:rPr>
                <w:sz w:val="18"/>
                <w:szCs w:val="18"/>
              </w:rPr>
              <w:t>Time Cost</w:t>
            </w:r>
          </w:p>
        </w:tc>
      </w:tr>
      <w:tr w:rsidR="00533AD6" w:rsidRPr="00E16803" w14:paraId="6E8D7D45" w14:textId="77777777" w:rsidTr="005F4C6A">
        <w:trPr>
          <w:trHeight w:val="184"/>
        </w:trPr>
        <w:tc>
          <w:tcPr>
            <w:tcW w:w="720" w:type="dxa"/>
          </w:tcPr>
          <w:p w14:paraId="206B5330" w14:textId="77777777" w:rsidR="00533AD6" w:rsidRPr="00E16803" w:rsidRDefault="00533AD6" w:rsidP="00533AD6">
            <w:pPr>
              <w:widowControl w:val="0"/>
              <w:jc w:val="center"/>
              <w:rPr>
                <w:sz w:val="18"/>
                <w:szCs w:val="18"/>
              </w:rPr>
            </w:pPr>
            <w:r w:rsidRPr="00E16803">
              <w:rPr>
                <w:sz w:val="18"/>
                <w:szCs w:val="18"/>
              </w:rPr>
              <w:t>1</w:t>
            </w:r>
          </w:p>
        </w:tc>
        <w:tc>
          <w:tcPr>
            <w:tcW w:w="810" w:type="dxa"/>
          </w:tcPr>
          <w:p w14:paraId="50632D08" w14:textId="77777777" w:rsidR="00533AD6" w:rsidRPr="00E16803" w:rsidRDefault="00533AD6" w:rsidP="00533AD6">
            <w:pPr>
              <w:widowControl w:val="0"/>
              <w:jc w:val="center"/>
              <w:rPr>
                <w:sz w:val="18"/>
                <w:szCs w:val="18"/>
              </w:rPr>
            </w:pPr>
            <w:r w:rsidRPr="00E16803">
              <w:rPr>
                <w:sz w:val="18"/>
                <w:szCs w:val="18"/>
              </w:rPr>
              <w:t>-2818</w:t>
            </w:r>
          </w:p>
        </w:tc>
        <w:tc>
          <w:tcPr>
            <w:tcW w:w="1170" w:type="dxa"/>
          </w:tcPr>
          <w:p w14:paraId="07C36885" w14:textId="77777777" w:rsidR="00533AD6" w:rsidRPr="00E16803" w:rsidRDefault="00533AD6" w:rsidP="00533AD6">
            <w:pPr>
              <w:widowControl w:val="0"/>
              <w:jc w:val="center"/>
              <w:rPr>
                <w:sz w:val="18"/>
                <w:szCs w:val="18"/>
              </w:rPr>
            </w:pPr>
            <w:r w:rsidRPr="00E16803">
              <w:rPr>
                <w:sz w:val="18"/>
                <w:szCs w:val="18"/>
              </w:rPr>
              <w:t>41m 11s</w:t>
            </w:r>
          </w:p>
        </w:tc>
      </w:tr>
      <w:tr w:rsidR="00533AD6" w:rsidRPr="00E16803" w14:paraId="061FEA4D" w14:textId="77777777" w:rsidTr="005F4C6A">
        <w:tc>
          <w:tcPr>
            <w:tcW w:w="720" w:type="dxa"/>
          </w:tcPr>
          <w:p w14:paraId="450BC0CB" w14:textId="77777777" w:rsidR="00533AD6" w:rsidRPr="00E16803" w:rsidRDefault="00533AD6" w:rsidP="00533AD6">
            <w:pPr>
              <w:widowControl w:val="0"/>
              <w:jc w:val="center"/>
              <w:rPr>
                <w:sz w:val="18"/>
                <w:szCs w:val="18"/>
              </w:rPr>
            </w:pPr>
            <w:r w:rsidRPr="00E16803">
              <w:rPr>
                <w:sz w:val="18"/>
                <w:szCs w:val="18"/>
              </w:rPr>
              <w:t>3</w:t>
            </w:r>
          </w:p>
        </w:tc>
        <w:tc>
          <w:tcPr>
            <w:tcW w:w="810" w:type="dxa"/>
          </w:tcPr>
          <w:p w14:paraId="6EF007FB" w14:textId="77777777" w:rsidR="00533AD6" w:rsidRPr="00E16803" w:rsidRDefault="00533AD6" w:rsidP="00533AD6">
            <w:pPr>
              <w:widowControl w:val="0"/>
              <w:jc w:val="center"/>
              <w:rPr>
                <w:sz w:val="18"/>
                <w:szCs w:val="18"/>
              </w:rPr>
            </w:pPr>
            <w:r w:rsidRPr="00E16803">
              <w:rPr>
                <w:sz w:val="18"/>
                <w:szCs w:val="18"/>
              </w:rPr>
              <w:t>-1370</w:t>
            </w:r>
          </w:p>
        </w:tc>
        <w:tc>
          <w:tcPr>
            <w:tcW w:w="1170" w:type="dxa"/>
          </w:tcPr>
          <w:p w14:paraId="096F1907" w14:textId="77777777" w:rsidR="00533AD6" w:rsidRPr="00E16803" w:rsidRDefault="00533AD6" w:rsidP="00533AD6">
            <w:pPr>
              <w:widowControl w:val="0"/>
              <w:jc w:val="center"/>
              <w:rPr>
                <w:sz w:val="18"/>
                <w:szCs w:val="18"/>
              </w:rPr>
            </w:pPr>
            <w:r w:rsidRPr="00E16803">
              <w:rPr>
                <w:sz w:val="18"/>
                <w:szCs w:val="18"/>
              </w:rPr>
              <w:t>1h 39m 53s</w:t>
            </w:r>
          </w:p>
        </w:tc>
      </w:tr>
      <w:tr w:rsidR="00533AD6" w:rsidRPr="00E16803" w14:paraId="64952793" w14:textId="77777777" w:rsidTr="005F4C6A">
        <w:tc>
          <w:tcPr>
            <w:tcW w:w="720" w:type="dxa"/>
          </w:tcPr>
          <w:p w14:paraId="116C4DC3" w14:textId="77777777" w:rsidR="00533AD6" w:rsidRPr="00E16803" w:rsidRDefault="00533AD6" w:rsidP="00533AD6">
            <w:pPr>
              <w:widowControl w:val="0"/>
              <w:jc w:val="center"/>
              <w:rPr>
                <w:sz w:val="18"/>
                <w:szCs w:val="18"/>
              </w:rPr>
            </w:pPr>
            <w:r w:rsidRPr="00E16803">
              <w:rPr>
                <w:sz w:val="18"/>
                <w:szCs w:val="18"/>
              </w:rPr>
              <w:t>8</w:t>
            </w:r>
          </w:p>
        </w:tc>
        <w:tc>
          <w:tcPr>
            <w:tcW w:w="810" w:type="dxa"/>
          </w:tcPr>
          <w:p w14:paraId="02EFF7C1" w14:textId="77777777" w:rsidR="00533AD6" w:rsidRPr="00E16803" w:rsidRDefault="00533AD6" w:rsidP="00533AD6">
            <w:pPr>
              <w:widowControl w:val="0"/>
              <w:jc w:val="center"/>
              <w:rPr>
                <w:sz w:val="18"/>
                <w:szCs w:val="18"/>
              </w:rPr>
            </w:pPr>
            <w:r w:rsidRPr="00E16803">
              <w:rPr>
                <w:sz w:val="18"/>
                <w:szCs w:val="18"/>
              </w:rPr>
              <w:t>-2990</w:t>
            </w:r>
          </w:p>
        </w:tc>
        <w:tc>
          <w:tcPr>
            <w:tcW w:w="1170" w:type="dxa"/>
          </w:tcPr>
          <w:p w14:paraId="4B004648" w14:textId="77777777" w:rsidR="00533AD6" w:rsidRPr="00E16803" w:rsidRDefault="00533AD6" w:rsidP="00533AD6">
            <w:pPr>
              <w:widowControl w:val="0"/>
              <w:jc w:val="center"/>
              <w:rPr>
                <w:sz w:val="18"/>
                <w:szCs w:val="18"/>
              </w:rPr>
            </w:pPr>
            <w:r w:rsidRPr="00E16803">
              <w:rPr>
                <w:sz w:val="18"/>
                <w:szCs w:val="18"/>
              </w:rPr>
              <w:t>3h 10m 29s</w:t>
            </w:r>
          </w:p>
        </w:tc>
      </w:tr>
    </w:tbl>
    <w:p w14:paraId="7A9C1B9E" w14:textId="7339CED8" w:rsidR="00533AD6" w:rsidRPr="004C5F29" w:rsidRDefault="00533AD6" w:rsidP="004C5F29">
      <w:pPr>
        <w:spacing w:after="120"/>
        <w:rPr>
          <w:sz w:val="18"/>
          <w:szCs w:val="18"/>
        </w:rPr>
      </w:pPr>
      <w:r w:rsidRPr="00E16803">
        <w:rPr>
          <w:b/>
          <w:sz w:val="18"/>
          <w:szCs w:val="18"/>
        </w:rPr>
        <w:t xml:space="preserve"> </w:t>
      </w:r>
      <w:r w:rsidR="00E16803" w:rsidRPr="00E16803">
        <w:rPr>
          <w:b/>
          <w:sz w:val="18"/>
          <w:szCs w:val="18"/>
        </w:rPr>
        <w:t>Table 1</w:t>
      </w:r>
      <w:r w:rsidR="00856310">
        <w:rPr>
          <w:b/>
          <w:sz w:val="18"/>
          <w:szCs w:val="18"/>
        </w:rPr>
        <w:t>6</w:t>
      </w:r>
      <w:r w:rsidR="00E16803" w:rsidRPr="00E16803">
        <w:rPr>
          <w:b/>
          <w:sz w:val="18"/>
          <w:szCs w:val="18"/>
        </w:rPr>
        <w:t>.</w:t>
      </w:r>
      <w:r w:rsidR="00E16803" w:rsidRPr="00E16803">
        <w:rPr>
          <w:sz w:val="18"/>
          <w:szCs w:val="18"/>
        </w:rPr>
        <w:t xml:space="preserve"> Compare the results when changing the hyperparameter </w:t>
      </w:r>
      <w:r w:rsidR="00E16803">
        <w:rPr>
          <w:sz w:val="18"/>
          <w:szCs w:val="18"/>
        </w:rPr>
        <w:t>Num_ep</w:t>
      </w:r>
      <w:r w:rsidR="007641D7">
        <w:rPr>
          <w:sz w:val="18"/>
          <w:szCs w:val="18"/>
        </w:rPr>
        <w:t>o</w:t>
      </w:r>
      <w:r w:rsidR="00E16803">
        <w:rPr>
          <w:sz w:val="18"/>
          <w:szCs w:val="18"/>
        </w:rPr>
        <w:t>ch</w:t>
      </w:r>
      <w:r w:rsidR="00DC38DA">
        <w:rPr>
          <w:sz w:val="18"/>
          <w:szCs w:val="18"/>
        </w:rPr>
        <w:t>.</w:t>
      </w:r>
    </w:p>
    <w:p w14:paraId="3A4DD71B" w14:textId="3D251C1E" w:rsidR="008A7F9D" w:rsidRDefault="0066499C" w:rsidP="00533AD6">
      <w:pPr>
        <w:pStyle w:val="heading2"/>
        <w:spacing w:before="0" w:line="240" w:lineRule="auto"/>
        <w:ind w:left="562" w:hanging="562"/>
      </w:pPr>
      <w:r>
        <w:lastRenderedPageBreak/>
        <w:t>Hyperparameters Configuration Analysis</w:t>
      </w:r>
    </w:p>
    <w:p w14:paraId="076CDDC4" w14:textId="601F3F8D" w:rsidR="000F2713" w:rsidRPr="000F2713" w:rsidRDefault="000F2713" w:rsidP="00396428">
      <w:pPr>
        <w:suppressAutoHyphens/>
        <w:ind w:firstLine="274"/>
      </w:pPr>
      <w:r w:rsidRPr="000F2713">
        <w:rPr>
          <w:b/>
          <w:bCs/>
        </w:rPr>
        <w:t>Beta:</w:t>
      </w:r>
      <w:r w:rsidR="00396428">
        <w:rPr>
          <w:b/>
          <w:bCs/>
        </w:rPr>
        <w:t xml:space="preserve"> </w:t>
      </w:r>
      <w:r w:rsidR="007D725C" w:rsidRPr="007D725C">
        <w:t>Beta corresponds to the strength of the entropy regularization, which makes the policy "more random"</w:t>
      </w:r>
      <w:r w:rsidR="000F0E88">
        <w:t>.</w:t>
      </w:r>
      <w:r w:rsidR="007D725C" w:rsidRPr="007D725C">
        <w:t xml:space="preserve"> This configuration ensures that Agents properly explore the action space during training. Table 1 shows that when the Beta decreases to 0.0001, the Agent explores the maze lesser and keeps moving at a certain distance. Increase the Beta; Agent will take more random action to explore the maze faster. Keep training for a long time; the smallest Beta gets the most reward out of 4 tests.</w:t>
      </w:r>
    </w:p>
    <w:p w14:paraId="1A0E1774" w14:textId="77777777" w:rsidR="00396428" w:rsidRDefault="00396428" w:rsidP="00396428">
      <w:pPr>
        <w:rPr>
          <w:b/>
          <w:bCs/>
        </w:rPr>
      </w:pPr>
    </w:p>
    <w:p w14:paraId="4CE68917" w14:textId="1AF2643D" w:rsidR="000F2713" w:rsidRPr="000F2713" w:rsidRDefault="000F2713" w:rsidP="00396428">
      <w:pPr>
        <w:suppressAutoHyphens/>
        <w:ind w:firstLine="274"/>
      </w:pPr>
      <w:r w:rsidRPr="000F2713">
        <w:rPr>
          <w:b/>
          <w:bCs/>
        </w:rPr>
        <w:t>Epsilon:</w:t>
      </w:r>
      <w:r w:rsidR="00396428">
        <w:rPr>
          <w:b/>
          <w:bCs/>
        </w:rPr>
        <w:t xml:space="preserve"> </w:t>
      </w:r>
      <w:r w:rsidR="007D725C" w:rsidRPr="007D725C">
        <w:t>The reward of epsilon with a value of 0.3 in the first steps is greatly subtracted from the other two values ​​, and it takes longer to reach the destination. The value 0.2 has the best training result of the three tests from solving the maze and getting the most points.</w:t>
      </w:r>
    </w:p>
    <w:p w14:paraId="29A67603" w14:textId="77777777" w:rsidR="00396428" w:rsidRDefault="00396428" w:rsidP="00396428">
      <w:pPr>
        <w:rPr>
          <w:b/>
          <w:bCs/>
        </w:rPr>
      </w:pPr>
    </w:p>
    <w:p w14:paraId="29EF547D" w14:textId="075328F1" w:rsidR="000F2713" w:rsidRPr="000F2713" w:rsidRDefault="000F2713" w:rsidP="00396428">
      <w:pPr>
        <w:suppressAutoHyphens/>
        <w:ind w:firstLine="274"/>
      </w:pPr>
      <w:r w:rsidRPr="000F2713">
        <w:rPr>
          <w:b/>
          <w:bCs/>
        </w:rPr>
        <w:t xml:space="preserve">Lambd: </w:t>
      </w:r>
      <w:r w:rsidR="001A7F74" w:rsidRPr="001A7F74">
        <w:t>With a Lamda value of 0.9, the training is inferior. The reward is much less than the other two values ​​and the training time is also a bit more. Agent solves the maze about 1 million steps slower. Lambd values ​​from 0.95 - 0.99 give good results, and Agent learns faster.</w:t>
      </w:r>
    </w:p>
    <w:p w14:paraId="720A25C2" w14:textId="77777777" w:rsidR="00396428" w:rsidRDefault="00396428" w:rsidP="00396428">
      <w:pPr>
        <w:rPr>
          <w:b/>
          <w:bCs/>
        </w:rPr>
      </w:pPr>
    </w:p>
    <w:p w14:paraId="7E26591F" w14:textId="0129BF17" w:rsidR="00ED0AAC" w:rsidRDefault="00396428" w:rsidP="00ED0AAC">
      <w:pPr>
        <w:suppressAutoHyphens/>
        <w:ind w:firstLine="274"/>
      </w:pPr>
      <w:r>
        <w:rPr>
          <w:b/>
          <w:bCs/>
        </w:rPr>
        <w:t>Num_e</w:t>
      </w:r>
      <w:r w:rsidR="00707EB2">
        <w:rPr>
          <w:b/>
          <w:bCs/>
        </w:rPr>
        <w:t>p</w:t>
      </w:r>
      <w:r w:rsidR="000F2713" w:rsidRPr="000F2713">
        <w:rPr>
          <w:b/>
          <w:bCs/>
        </w:rPr>
        <w:t>o</w:t>
      </w:r>
      <w:r w:rsidR="00707EB2">
        <w:rPr>
          <w:b/>
          <w:bCs/>
        </w:rPr>
        <w:t>ch</w:t>
      </w:r>
      <w:r w:rsidR="000F2713" w:rsidRPr="000F2713">
        <w:rPr>
          <w:b/>
          <w:bCs/>
        </w:rPr>
        <w:t>:</w:t>
      </w:r>
      <w:r>
        <w:rPr>
          <w:b/>
          <w:bCs/>
        </w:rPr>
        <w:t xml:space="preserve"> </w:t>
      </w:r>
      <w:r w:rsidR="001A7F74" w:rsidRPr="001A7F74">
        <w:t>Changing this value will make the model train fast or slow and significantly affect the model's performance quality. Num_ep</w:t>
      </w:r>
      <w:r w:rsidR="00976937">
        <w:t>och</w:t>
      </w:r>
      <w:r w:rsidR="001A7F74" w:rsidRPr="001A7F74">
        <w:t xml:space="preserve"> has a small value (equal to 1) that makes the training unstable, even taking 2 million steps to solve the maze, much worse than the other two values. Increasing this value makes the </w:t>
      </w:r>
      <w:r w:rsidR="00526B0B">
        <w:t>A</w:t>
      </w:r>
      <w:r w:rsidR="001A7F74" w:rsidRPr="001A7F74">
        <w:t>gent learn faster and update more consistently. However, the training time will extend; because of the number of passes made through the buffer before the gradient descent step is applied</w:t>
      </w:r>
      <w:r w:rsidR="000F2713" w:rsidRPr="000F2713">
        <w:t>.</w:t>
      </w:r>
    </w:p>
    <w:p w14:paraId="7A83F50E" w14:textId="22D72C1A" w:rsidR="000F2713" w:rsidRDefault="000F2713" w:rsidP="008C5B45">
      <w:pPr>
        <w:pStyle w:val="heading1"/>
        <w:spacing w:line="240" w:lineRule="auto"/>
        <w:ind w:left="562" w:hanging="562"/>
      </w:pPr>
      <w:r w:rsidRPr="00F57367">
        <w:t xml:space="preserve">Conclusion </w:t>
      </w:r>
      <w:r w:rsidR="00BF1F1E">
        <w:t>and Perspectives</w:t>
      </w:r>
    </w:p>
    <w:p w14:paraId="42C194A6" w14:textId="4334FF3E" w:rsidR="00C75303" w:rsidRDefault="005F4C6A" w:rsidP="00DC505F">
      <w:pPr>
        <w:pStyle w:val="Title"/>
        <w:keepNext w:val="0"/>
        <w:keepLines w:val="0"/>
        <w:suppressAutoHyphens/>
        <w:spacing w:before="0" w:after="0"/>
        <w:jc w:val="both"/>
        <w:rPr>
          <w:b w:val="0"/>
          <w:sz w:val="20"/>
          <w:szCs w:val="20"/>
        </w:rPr>
      </w:pPr>
      <w:r w:rsidRPr="005F4C6A">
        <w:rPr>
          <w:b w:val="0"/>
          <w:sz w:val="20"/>
          <w:szCs w:val="20"/>
        </w:rPr>
        <w:t xml:space="preserve">This paper gives the tuning for PPO algorithm through hyperparameters Beta, Epsilon, Lambd, and Num_epoch. These values are changed and RL learning results are evaluated with the maze solving problem. </w:t>
      </w:r>
      <w:r w:rsidR="00DD684E" w:rsidRPr="00DD684E">
        <w:rPr>
          <w:b w:val="0"/>
          <w:sz w:val="20"/>
          <w:szCs w:val="20"/>
        </w:rPr>
        <w:t>The results show a clear difference between the training process and the hyperparameters. The change is based on different cases according to the complexity of the maze. Therefore, it is necessary to choose reasonable hyperparameters to set the best training results</w:t>
      </w:r>
      <w:r w:rsidR="00C75303" w:rsidRPr="00C75303">
        <w:rPr>
          <w:b w:val="0"/>
          <w:sz w:val="20"/>
          <w:szCs w:val="20"/>
        </w:rPr>
        <w:t>.</w:t>
      </w:r>
    </w:p>
    <w:p w14:paraId="09ACEE2A" w14:textId="5E55B114" w:rsidR="006F491D" w:rsidRDefault="00D93AC9" w:rsidP="00555D7F">
      <w:pPr>
        <w:suppressAutoHyphens/>
        <w:ind w:firstLine="274"/>
        <w:rPr>
          <w:b/>
        </w:rPr>
      </w:pPr>
      <w:r w:rsidRPr="00D93AC9">
        <w:t>This paper also provides a helpful reference for tuning hyperparameters when redeployment PPO algorithm on novel environments in the future</w:t>
      </w:r>
      <w:r w:rsidR="00DD684E" w:rsidRPr="00DD684E">
        <w:t>.</w:t>
      </w:r>
    </w:p>
    <w:p w14:paraId="0F0E79D2" w14:textId="77777777" w:rsidR="00D90203" w:rsidRPr="00F57367" w:rsidRDefault="00D90203" w:rsidP="00D90203">
      <w:pPr>
        <w:pStyle w:val="Heading10"/>
        <w:jc w:val="left"/>
      </w:pPr>
      <w:r w:rsidRPr="00F57367">
        <w:t>References</w:t>
      </w:r>
    </w:p>
    <w:p w14:paraId="44D40C32" w14:textId="77777777" w:rsidR="005F4C6A" w:rsidRDefault="005F4C6A" w:rsidP="005F4C6A">
      <w:pPr>
        <w:numPr>
          <w:ilvl w:val="0"/>
          <w:numId w:val="1"/>
        </w:numPr>
      </w:pPr>
      <w:bookmarkStart w:id="4" w:name="2jxsxqh" w:colFirst="0" w:colLast="0"/>
      <w:bookmarkEnd w:id="4"/>
      <w:r>
        <w:t>Elgeldawi, E., Sayed, A., Galal, A.R., and Zaki,</w:t>
      </w:r>
      <w:r w:rsidRPr="00D90203">
        <w:t xml:space="preserve"> </w:t>
      </w:r>
      <w:r>
        <w:t>A.M.: Hyperparameter tuning for machine learning algorithms used for arabic sentiment analysis. Informatics, vol. 8, no. 4, pp. 1–21 (2021)</w:t>
      </w:r>
    </w:p>
    <w:p w14:paraId="15E4ADF0" w14:textId="77777777" w:rsidR="005F4C6A" w:rsidRDefault="005F4C6A" w:rsidP="005F4C6A">
      <w:pPr>
        <w:numPr>
          <w:ilvl w:val="0"/>
          <w:numId w:val="1"/>
        </w:numPr>
      </w:pPr>
      <w:r>
        <w:t>Kristensen, J.T., Burelli,</w:t>
      </w:r>
      <w:r w:rsidRPr="00D90203">
        <w:t xml:space="preserve"> </w:t>
      </w:r>
      <w:r>
        <w:t xml:space="preserve">P.: Strategies for Using Proximal Policy Optimization in Mobile Puzzle Games. </w:t>
      </w:r>
      <w:r w:rsidRPr="00573205">
        <w:t>arXiv:2007.01542</w:t>
      </w:r>
      <w:r>
        <w:t xml:space="preserve"> (2020)</w:t>
      </w:r>
    </w:p>
    <w:p w14:paraId="00F18684" w14:textId="77777777" w:rsidR="005F4C6A" w:rsidRDefault="005F4C6A" w:rsidP="005F4C6A">
      <w:pPr>
        <w:numPr>
          <w:ilvl w:val="0"/>
          <w:numId w:val="1"/>
        </w:numPr>
      </w:pPr>
      <w:r>
        <w:t xml:space="preserve">Juliani, A. et al.: Unity: A General Platform for Intelligent Agents.  </w:t>
      </w:r>
      <w:r w:rsidRPr="00573205">
        <w:t>arXiv:1809.02627</w:t>
      </w:r>
      <w:r>
        <w:t xml:space="preserve"> (2020)</w:t>
      </w:r>
    </w:p>
    <w:p w14:paraId="4CC21D84" w14:textId="77777777" w:rsidR="005F4C6A" w:rsidRDefault="005F4C6A" w:rsidP="005F4C6A">
      <w:pPr>
        <w:numPr>
          <w:ilvl w:val="0"/>
          <w:numId w:val="1"/>
        </w:numPr>
      </w:pPr>
      <w:r w:rsidRPr="00573205">
        <w:lastRenderedPageBreak/>
        <w:t>Jonsson</w:t>
      </w:r>
      <w:r>
        <w:t>,</w:t>
      </w:r>
      <w:r w:rsidRPr="00573205">
        <w:t xml:space="preserve"> A.</w:t>
      </w:r>
      <w:r>
        <w:t>:</w:t>
      </w:r>
      <w:r w:rsidRPr="00573205">
        <w:t xml:space="preserve"> Deep Reinforcement Learning in Medicine. Kidney Dis (Basel). 2019 Feb;5(1):18-22. doi: 10.1159/000492670. Epub 2018 Oct 12. PMID: 30815460; PMCID: PMC6388442. </w:t>
      </w:r>
    </w:p>
    <w:p w14:paraId="4DF32732" w14:textId="77777777" w:rsidR="005F4C6A" w:rsidRDefault="005F4C6A" w:rsidP="005F4C6A">
      <w:pPr>
        <w:numPr>
          <w:ilvl w:val="0"/>
          <w:numId w:val="1"/>
        </w:numPr>
      </w:pPr>
      <w:r w:rsidRPr="00573205">
        <w:t xml:space="preserve">OpenAI </w:t>
      </w:r>
      <w:r>
        <w:t xml:space="preserve">et al.: </w:t>
      </w:r>
      <w:r w:rsidRPr="00573205">
        <w:t>Dota 2 with Large Scale Deep Reinforcement Learning</w:t>
      </w:r>
      <w:r>
        <w:t xml:space="preserve">,  </w:t>
      </w:r>
      <w:r w:rsidRPr="00573205">
        <w:t>arXiv:1912.06680</w:t>
      </w:r>
      <w:r>
        <w:t xml:space="preserve"> (2019)</w:t>
      </w:r>
    </w:p>
    <w:p w14:paraId="04339118" w14:textId="77777777" w:rsidR="005F4C6A" w:rsidRDefault="005F4C6A" w:rsidP="005F4C6A">
      <w:pPr>
        <w:numPr>
          <w:ilvl w:val="0"/>
          <w:numId w:val="1"/>
        </w:numPr>
      </w:pPr>
      <w:r>
        <w:t>Schulman,</w:t>
      </w:r>
      <w:r w:rsidRPr="00573205">
        <w:t xml:space="preserve"> </w:t>
      </w:r>
      <w:r>
        <w:t>J., Wolski,</w:t>
      </w:r>
      <w:r w:rsidRPr="00573205">
        <w:t xml:space="preserve"> </w:t>
      </w:r>
      <w:r>
        <w:t>F., Dhariwal, P., Radford, A., and Klimov,</w:t>
      </w:r>
      <w:r w:rsidRPr="00573205">
        <w:t xml:space="preserve"> </w:t>
      </w:r>
      <w:r>
        <w:t xml:space="preserve">O.: Proximal Policy Optimization Algorithms. </w:t>
      </w:r>
      <w:r w:rsidRPr="00573205">
        <w:t>arXiv:1707.06347</w:t>
      </w:r>
      <w:r>
        <w:t xml:space="preserve"> (2017)</w:t>
      </w:r>
    </w:p>
    <w:p w14:paraId="4951F6B9" w14:textId="77777777" w:rsidR="005F4C6A" w:rsidRDefault="005F4C6A" w:rsidP="005F4C6A">
      <w:pPr>
        <w:numPr>
          <w:ilvl w:val="0"/>
          <w:numId w:val="1"/>
        </w:numPr>
      </w:pPr>
      <w:r>
        <w:t>Sadik,</w:t>
      </w:r>
      <w:r w:rsidRPr="008A5E6D">
        <w:t xml:space="preserve"> </w:t>
      </w:r>
      <w:r>
        <w:t>A.M.J., Dhali,  M.A., Farid, H.M.A.B., Rashid,</w:t>
      </w:r>
      <w:r w:rsidRPr="008A5E6D">
        <w:t xml:space="preserve"> </w:t>
      </w:r>
      <w:r>
        <w:t>T.U., and Syeed,</w:t>
      </w:r>
      <w:r w:rsidRPr="008A5E6D">
        <w:t xml:space="preserve"> </w:t>
      </w:r>
      <w:r>
        <w:t>A.: A comprehensive and comparative study of maze-solving techniques by implementing graph theory. In: Proceedings of the Int. Conf. Artif. Intell. Comput. Intell. vol. 1, pp. 52–56 (2010)</w:t>
      </w:r>
    </w:p>
    <w:p w14:paraId="6872E91A" w14:textId="77777777" w:rsidR="005F4C6A" w:rsidRDefault="005F4C6A" w:rsidP="005F4C6A">
      <w:pPr>
        <w:numPr>
          <w:ilvl w:val="0"/>
          <w:numId w:val="1"/>
        </w:numPr>
      </w:pPr>
      <w:r>
        <w:t>Hamalainen, P., Babadi,</w:t>
      </w:r>
      <w:r w:rsidRPr="008A5E6D">
        <w:t xml:space="preserve"> </w:t>
      </w:r>
      <w:r>
        <w:t>A., Ma, X., and Lehtinen,</w:t>
      </w:r>
      <w:r w:rsidRPr="008A5E6D">
        <w:t xml:space="preserve"> </w:t>
      </w:r>
      <w:r>
        <w:t>J.: PPO-CMA: Proximal policy optimization with covariance matrix adaptation. In: Proceedings of the IEEE Int. Work. Mach. Learn. Signal Process. MLSP, doi: 10.1109/MLSP49062.2020.9231618 (2020)</w:t>
      </w:r>
    </w:p>
    <w:p w14:paraId="1B6578BE" w14:textId="77777777" w:rsidR="005F4C6A" w:rsidRDefault="005F4C6A" w:rsidP="005F4C6A">
      <w:pPr>
        <w:numPr>
          <w:ilvl w:val="0"/>
          <w:numId w:val="1"/>
        </w:numPr>
      </w:pPr>
      <w:r>
        <w:t>Bellemare,</w:t>
      </w:r>
      <w:r w:rsidRPr="008A5E6D">
        <w:t xml:space="preserve"> </w:t>
      </w:r>
      <w:r>
        <w:t>M.G., Naddaf, Y., Veness,</w:t>
      </w:r>
      <w:r w:rsidRPr="008A5E6D">
        <w:t xml:space="preserve"> </w:t>
      </w:r>
      <w:r>
        <w:t>J., and Bowling,</w:t>
      </w:r>
      <w:r w:rsidRPr="008A5E6D">
        <w:t xml:space="preserve"> </w:t>
      </w:r>
      <w:r>
        <w:t>M.: The Arcade Learning Environment: An Evaluation Platform for General Agents. J. Artif. Intell. Res., vol. 47, pp. 253–279, doi: 10.1613/jair.3912 (2012)</w:t>
      </w:r>
    </w:p>
    <w:p w14:paraId="1ED5D2E3" w14:textId="77777777" w:rsidR="005F4C6A" w:rsidRDefault="005F4C6A" w:rsidP="005F4C6A">
      <w:pPr>
        <w:numPr>
          <w:ilvl w:val="0"/>
          <w:numId w:val="1"/>
        </w:numPr>
      </w:pPr>
      <w:r>
        <w:t>Kristensen, J.T., Valdivia,</w:t>
      </w:r>
      <w:r w:rsidRPr="008A5E6D">
        <w:t xml:space="preserve"> </w:t>
      </w:r>
      <w:r>
        <w:t>A., and Burelli,</w:t>
      </w:r>
      <w:r w:rsidRPr="008A5E6D">
        <w:t xml:space="preserve"> </w:t>
      </w:r>
      <w:r>
        <w:t>P.: Estimating Player Completion Rate in Mobile Puzzle Games Using Reinforcement Learning. In: Proceedings of the IEEE Conf. Comput. Intell. Games, pp. 636–639, doi: 10.1109/CoG47356.2020.9231581 (2020)</w:t>
      </w:r>
    </w:p>
    <w:p w14:paraId="0C081B58" w14:textId="77777777" w:rsidR="005F4C6A" w:rsidRDefault="005F4C6A" w:rsidP="005F4C6A">
      <w:pPr>
        <w:numPr>
          <w:ilvl w:val="0"/>
          <w:numId w:val="1"/>
        </w:numPr>
      </w:pPr>
      <w:r>
        <w:t>Kim,</w:t>
      </w:r>
      <w:r w:rsidRPr="008A5E6D">
        <w:t xml:space="preserve"> </w:t>
      </w:r>
      <w:r>
        <w:t>T., and Lee,</w:t>
      </w:r>
      <w:r w:rsidRPr="008A5E6D">
        <w:t xml:space="preserve"> </w:t>
      </w:r>
      <w:r>
        <w:t>J.H.: Effects of Hyper-Parameters for Deep Reinforcement Learning in Robotic Motion Mimicry: A Preliminary Study. In: Proceedings of the 16th Int. Conf. Ubiquitous Robot, pp. 228–235, doi: 10.1109/URAI.2019.8768564 (2019)</w:t>
      </w:r>
    </w:p>
    <w:p w14:paraId="2E0DC062" w14:textId="77777777" w:rsidR="005F4C6A" w:rsidRDefault="005F4C6A" w:rsidP="005F4C6A">
      <w:pPr>
        <w:numPr>
          <w:ilvl w:val="0"/>
          <w:numId w:val="1"/>
        </w:numPr>
      </w:pPr>
      <w:r>
        <w:t>“Unity - Manual: Creating user interfaces (UI).” https://docs.unity3d.com/Manual/UIToolkits.html (accessed Feb. 01, 2022).</w:t>
      </w:r>
    </w:p>
    <w:p w14:paraId="609A3908" w14:textId="77777777" w:rsidR="005F4C6A" w:rsidRDefault="005F4C6A" w:rsidP="005F4C6A">
      <w:pPr>
        <w:numPr>
          <w:ilvl w:val="0"/>
          <w:numId w:val="1"/>
        </w:numPr>
      </w:pPr>
      <w:r>
        <w:t>Torrado,</w:t>
      </w:r>
      <w:r w:rsidRPr="008A5E6D">
        <w:t xml:space="preserve"> </w:t>
      </w:r>
      <w:r>
        <w:t>R.R., Bontrager,</w:t>
      </w:r>
      <w:r w:rsidRPr="008A5E6D">
        <w:t xml:space="preserve"> </w:t>
      </w:r>
      <w:r>
        <w:t>P., Togelius, J.,  Liu,</w:t>
      </w:r>
      <w:r w:rsidRPr="008A5E6D">
        <w:t xml:space="preserve"> </w:t>
      </w:r>
      <w:r>
        <w:t>J., and Perez-Liebana,</w:t>
      </w:r>
      <w:r w:rsidRPr="008A5E6D">
        <w:t xml:space="preserve"> </w:t>
      </w:r>
      <w:r>
        <w:t>D.: Deep Reinforcement Learning for General Video Game AI. In: Proceedings of the IEEE Conf. Comput. Intell. Games, doi: 10.1109/CIG.2018.8490422 (2018)</w:t>
      </w:r>
    </w:p>
    <w:p w14:paraId="178AC20C" w14:textId="77777777" w:rsidR="005F4C6A" w:rsidRDefault="005F4C6A" w:rsidP="005F4C6A">
      <w:pPr>
        <w:numPr>
          <w:ilvl w:val="0"/>
          <w:numId w:val="1"/>
        </w:numPr>
      </w:pPr>
      <w:r>
        <w:t>Johansen, M., Pichlmair,</w:t>
      </w:r>
      <w:r w:rsidRPr="008A5E6D">
        <w:t xml:space="preserve"> </w:t>
      </w:r>
      <w:r>
        <w:t>M., and Risi,</w:t>
      </w:r>
      <w:r w:rsidRPr="008A5E6D">
        <w:t xml:space="preserve"> </w:t>
      </w:r>
      <w:r>
        <w:t>S.: Video game description language environment for unity machine learning agents. In: Proceedings of the IEEE Conf. Comput. Intell. Games, doi: 10.1109/CIG.2019.8848072 (2019)</w:t>
      </w:r>
    </w:p>
    <w:p w14:paraId="41430D8B" w14:textId="77777777" w:rsidR="005F4C6A" w:rsidRDefault="005F4C6A" w:rsidP="005F4C6A">
      <w:pPr>
        <w:numPr>
          <w:ilvl w:val="0"/>
          <w:numId w:val="1"/>
        </w:numPr>
      </w:pPr>
      <w:r>
        <w:t>Jafri, R., Campos, R.L., Ali,</w:t>
      </w:r>
      <w:r w:rsidRPr="008A5E6D">
        <w:t xml:space="preserve"> </w:t>
      </w:r>
      <w:r>
        <w:t>S.A., and Arabnia,</w:t>
      </w:r>
      <w:r w:rsidRPr="008A5E6D">
        <w:t xml:space="preserve"> </w:t>
      </w:r>
      <w:r>
        <w:t>H.R.: Visual and Infrared Sensor Data-Based Obstacle Detection for the Visually Impaired Using the Google Project Tango Tablet Development Kit and the Unity Engine. IEEE Access, vol. 6, pp. 443–454, doi: 10.1109/ACCESS.2017.2766579 (2017)</w:t>
      </w:r>
    </w:p>
    <w:p w14:paraId="446B5667" w14:textId="77777777" w:rsidR="005F4C6A" w:rsidRDefault="005F4C6A" w:rsidP="005F4C6A">
      <w:pPr>
        <w:numPr>
          <w:ilvl w:val="0"/>
          <w:numId w:val="1"/>
        </w:numPr>
      </w:pPr>
      <w:r>
        <w:t>Zhu,</w:t>
      </w:r>
      <w:r w:rsidRPr="008A5E6D">
        <w:t xml:space="preserve"> </w:t>
      </w:r>
      <w:r>
        <w:t>W., and Rosendo,</w:t>
      </w:r>
      <w:r w:rsidRPr="008A5E6D">
        <w:t xml:space="preserve"> </w:t>
      </w:r>
      <w:r>
        <w:t>A.: A Functional Clipping Approach for Policy Optimization Algorithms. IEEE Access, vol. 9, pp. 96056–96063, doi: 10.1109/ACCESS.2021.3094566 (2021)</w:t>
      </w:r>
    </w:p>
    <w:p w14:paraId="6459A1E2" w14:textId="0DAD1A3B" w:rsidR="00D90203" w:rsidRDefault="00D90203" w:rsidP="00B75A87"/>
    <w:sectPr w:rsidR="00D90203" w:rsidSect="00B478FB">
      <w:type w:val="continuous"/>
      <w:pgSz w:w="11906" w:h="16838"/>
      <w:pgMar w:top="2948" w:right="2494" w:bottom="2948" w:left="2494" w:header="2381" w:footer="2324" w:gutter="0"/>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DCC02D" w14:textId="77777777" w:rsidR="00AC18F5" w:rsidRDefault="00AC18F5" w:rsidP="005C3585">
      <w:r>
        <w:separator/>
      </w:r>
    </w:p>
  </w:endnote>
  <w:endnote w:type="continuationSeparator" w:id="0">
    <w:p w14:paraId="6B30CB75" w14:textId="77777777" w:rsidR="00AC18F5" w:rsidRDefault="00AC18F5" w:rsidP="005C35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BC9F88" w14:textId="77777777" w:rsidR="00AC18F5" w:rsidRDefault="00AC18F5" w:rsidP="005C3585">
      <w:r>
        <w:separator/>
      </w:r>
    </w:p>
  </w:footnote>
  <w:footnote w:type="continuationSeparator" w:id="0">
    <w:p w14:paraId="7827CDEE" w14:textId="77777777" w:rsidR="00AC18F5" w:rsidRDefault="00AC18F5" w:rsidP="005C358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FE450E"/>
    <w:multiLevelType w:val="hybridMultilevel"/>
    <w:tmpl w:val="C63C83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1C2B658C"/>
    <w:multiLevelType w:val="hybridMultilevel"/>
    <w:tmpl w:val="0FD604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nsid w:val="234E1E2F"/>
    <w:multiLevelType w:val="hybridMultilevel"/>
    <w:tmpl w:val="41442ABC"/>
    <w:lvl w:ilvl="0" w:tplc="E7E6FB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6E4880"/>
    <w:multiLevelType w:val="hybridMultilevel"/>
    <w:tmpl w:val="C8167BFA"/>
    <w:lvl w:ilvl="0" w:tplc="E7E6FB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7970A1"/>
    <w:multiLevelType w:val="hybridMultilevel"/>
    <w:tmpl w:val="4DCABB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CBF3003"/>
    <w:multiLevelType w:val="multilevel"/>
    <w:tmpl w:val="203CFD00"/>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7">
    <w:nsid w:val="48867CB7"/>
    <w:multiLevelType w:val="hybridMultilevel"/>
    <w:tmpl w:val="0DA23D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49BF6B5A"/>
    <w:multiLevelType w:val="hybridMultilevel"/>
    <w:tmpl w:val="C04EE29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CB90EB74">
      <w:numFmt w:val="bullet"/>
      <w:lvlText w:val="-"/>
      <w:lvlJc w:val="left"/>
      <w:pPr>
        <w:ind w:left="1800" w:hanging="360"/>
      </w:pPr>
      <w:rPr>
        <w:rFonts w:ascii="Times New Roman" w:eastAsia="Times New Roman" w:hAnsi="Times New Roman"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BF36949"/>
    <w:multiLevelType w:val="hybridMultilevel"/>
    <w:tmpl w:val="D3D07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A16B97"/>
    <w:multiLevelType w:val="hybridMultilevel"/>
    <w:tmpl w:val="0FC07B00"/>
    <w:lvl w:ilvl="0" w:tplc="04090001">
      <w:start w:val="1"/>
      <w:numFmt w:val="bullet"/>
      <w:lvlText w:val=""/>
      <w:lvlJc w:val="left"/>
      <w:pPr>
        <w:ind w:left="720" w:hanging="360"/>
      </w:pPr>
      <w:rPr>
        <w:rFonts w:ascii="Symbol" w:hAnsi="Symbol" w:hint="default"/>
      </w:rPr>
    </w:lvl>
    <w:lvl w:ilvl="1" w:tplc="51E679FC">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78FF32CA"/>
    <w:multiLevelType w:val="hybridMultilevel"/>
    <w:tmpl w:val="F07EC874"/>
    <w:lvl w:ilvl="0" w:tplc="7AE6292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B734883"/>
    <w:multiLevelType w:val="hybridMultilevel"/>
    <w:tmpl w:val="16BC89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1"/>
  </w:num>
  <w:num w:numId="3">
    <w:abstractNumId w:val="2"/>
  </w:num>
  <w:num w:numId="4">
    <w:abstractNumId w:val="4"/>
  </w:num>
  <w:num w:numId="5">
    <w:abstractNumId w:val="12"/>
  </w:num>
  <w:num w:numId="6">
    <w:abstractNumId w:val="10"/>
  </w:num>
  <w:num w:numId="7">
    <w:abstractNumId w:val="8"/>
  </w:num>
  <w:num w:numId="8">
    <w:abstractNumId w:val="9"/>
  </w:num>
  <w:num w:numId="9">
    <w:abstractNumId w:val="1"/>
  </w:num>
  <w:num w:numId="10">
    <w:abstractNumId w:val="0"/>
  </w:num>
  <w:num w:numId="11">
    <w:abstractNumId w:val="3"/>
  </w:num>
  <w:num w:numId="12">
    <w:abstractNumId w:val="11"/>
  </w:num>
  <w:num w:numId="13">
    <w:abstractNumId w:val="11"/>
  </w:num>
  <w:num w:numId="14">
    <w:abstractNumId w:val="5"/>
  </w:num>
  <w:num w:numId="15">
    <w:abstractNumId w:val="13"/>
  </w:num>
  <w:num w:numId="16">
    <w:abstractNumId w:val="7"/>
  </w:num>
  <w:num w:numId="17">
    <w:abstractNumId w:val="11"/>
  </w:num>
  <w:num w:numId="18">
    <w:abstractNumId w:val="11"/>
  </w:num>
  <w:num w:numId="19">
    <w:abstractNumId w:val="11"/>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defaultTabStop w:val="720"/>
  <w:autoHyphenation/>
  <w:doNotHyphenateCaps/>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1F56"/>
    <w:rsid w:val="00002056"/>
    <w:rsid w:val="00005AD8"/>
    <w:rsid w:val="00012AEE"/>
    <w:rsid w:val="00023C6F"/>
    <w:rsid w:val="00025493"/>
    <w:rsid w:val="00026332"/>
    <w:rsid w:val="00026444"/>
    <w:rsid w:val="000271D6"/>
    <w:rsid w:val="00030CC6"/>
    <w:rsid w:val="00034F4C"/>
    <w:rsid w:val="0007163B"/>
    <w:rsid w:val="00085FD0"/>
    <w:rsid w:val="000875D7"/>
    <w:rsid w:val="00096DB4"/>
    <w:rsid w:val="000A3D54"/>
    <w:rsid w:val="000A3F36"/>
    <w:rsid w:val="000A40DB"/>
    <w:rsid w:val="000B49E3"/>
    <w:rsid w:val="000B6991"/>
    <w:rsid w:val="000B7E26"/>
    <w:rsid w:val="000C4D21"/>
    <w:rsid w:val="000D2C9D"/>
    <w:rsid w:val="000D3146"/>
    <w:rsid w:val="000F0E88"/>
    <w:rsid w:val="000F2713"/>
    <w:rsid w:val="0010472E"/>
    <w:rsid w:val="001077A2"/>
    <w:rsid w:val="001146E8"/>
    <w:rsid w:val="00121ABB"/>
    <w:rsid w:val="00130AD7"/>
    <w:rsid w:val="00131E4F"/>
    <w:rsid w:val="0015339D"/>
    <w:rsid w:val="001533AC"/>
    <w:rsid w:val="00161852"/>
    <w:rsid w:val="00163C77"/>
    <w:rsid w:val="00167CFE"/>
    <w:rsid w:val="00180A41"/>
    <w:rsid w:val="0018590E"/>
    <w:rsid w:val="00190B17"/>
    <w:rsid w:val="001A1A19"/>
    <w:rsid w:val="001A525C"/>
    <w:rsid w:val="001A7F74"/>
    <w:rsid w:val="001C3547"/>
    <w:rsid w:val="001D2731"/>
    <w:rsid w:val="001D4696"/>
    <w:rsid w:val="001D4C43"/>
    <w:rsid w:val="00216A28"/>
    <w:rsid w:val="00221AF2"/>
    <w:rsid w:val="0024257E"/>
    <w:rsid w:val="00256DF9"/>
    <w:rsid w:val="00257E99"/>
    <w:rsid w:val="002636F2"/>
    <w:rsid w:val="00271C4F"/>
    <w:rsid w:val="0028567A"/>
    <w:rsid w:val="0029226E"/>
    <w:rsid w:val="00292FD9"/>
    <w:rsid w:val="00295419"/>
    <w:rsid w:val="002B1422"/>
    <w:rsid w:val="002B199D"/>
    <w:rsid w:val="002B6F34"/>
    <w:rsid w:val="002B718B"/>
    <w:rsid w:val="002D6999"/>
    <w:rsid w:val="002E7FEE"/>
    <w:rsid w:val="002F6D02"/>
    <w:rsid w:val="0030599A"/>
    <w:rsid w:val="00311453"/>
    <w:rsid w:val="003173EE"/>
    <w:rsid w:val="0032269F"/>
    <w:rsid w:val="00336B76"/>
    <w:rsid w:val="0034380D"/>
    <w:rsid w:val="0034720A"/>
    <w:rsid w:val="00366588"/>
    <w:rsid w:val="00367F6D"/>
    <w:rsid w:val="00373589"/>
    <w:rsid w:val="0037496D"/>
    <w:rsid w:val="00376C7C"/>
    <w:rsid w:val="0039470C"/>
    <w:rsid w:val="00396428"/>
    <w:rsid w:val="003A4997"/>
    <w:rsid w:val="003A564D"/>
    <w:rsid w:val="003B3EB1"/>
    <w:rsid w:val="003B504D"/>
    <w:rsid w:val="003E5512"/>
    <w:rsid w:val="003F0381"/>
    <w:rsid w:val="003F2B11"/>
    <w:rsid w:val="003F3CCD"/>
    <w:rsid w:val="00400FDC"/>
    <w:rsid w:val="00412DBC"/>
    <w:rsid w:val="004138DB"/>
    <w:rsid w:val="00457DF2"/>
    <w:rsid w:val="0046403E"/>
    <w:rsid w:val="00482C91"/>
    <w:rsid w:val="004A1738"/>
    <w:rsid w:val="004A4687"/>
    <w:rsid w:val="004B04A2"/>
    <w:rsid w:val="004B284C"/>
    <w:rsid w:val="004C20B8"/>
    <w:rsid w:val="004C5F29"/>
    <w:rsid w:val="004D14E3"/>
    <w:rsid w:val="004D4107"/>
    <w:rsid w:val="004E4172"/>
    <w:rsid w:val="004F464A"/>
    <w:rsid w:val="00505CC4"/>
    <w:rsid w:val="00522FD0"/>
    <w:rsid w:val="00526B0B"/>
    <w:rsid w:val="00533AD6"/>
    <w:rsid w:val="00536B78"/>
    <w:rsid w:val="00540627"/>
    <w:rsid w:val="0054426C"/>
    <w:rsid w:val="00544A54"/>
    <w:rsid w:val="00555D7F"/>
    <w:rsid w:val="005603FC"/>
    <w:rsid w:val="00564B3B"/>
    <w:rsid w:val="00571A56"/>
    <w:rsid w:val="00573205"/>
    <w:rsid w:val="005754F2"/>
    <w:rsid w:val="005838E2"/>
    <w:rsid w:val="00590C82"/>
    <w:rsid w:val="00591607"/>
    <w:rsid w:val="005949AD"/>
    <w:rsid w:val="005B7BAF"/>
    <w:rsid w:val="005C090B"/>
    <w:rsid w:val="005C3585"/>
    <w:rsid w:val="005E068C"/>
    <w:rsid w:val="005E5072"/>
    <w:rsid w:val="005F4C6A"/>
    <w:rsid w:val="00601869"/>
    <w:rsid w:val="006100E7"/>
    <w:rsid w:val="00633449"/>
    <w:rsid w:val="00637168"/>
    <w:rsid w:val="00637D3B"/>
    <w:rsid w:val="006453E8"/>
    <w:rsid w:val="00645BF8"/>
    <w:rsid w:val="006527EF"/>
    <w:rsid w:val="006561E0"/>
    <w:rsid w:val="0066499C"/>
    <w:rsid w:val="006809AE"/>
    <w:rsid w:val="00682324"/>
    <w:rsid w:val="00694CA4"/>
    <w:rsid w:val="00697D8C"/>
    <w:rsid w:val="006A360D"/>
    <w:rsid w:val="006A3EC3"/>
    <w:rsid w:val="006A55DC"/>
    <w:rsid w:val="006B070F"/>
    <w:rsid w:val="006B10F3"/>
    <w:rsid w:val="006D76FA"/>
    <w:rsid w:val="006D7770"/>
    <w:rsid w:val="006D7956"/>
    <w:rsid w:val="006F491D"/>
    <w:rsid w:val="00705C4C"/>
    <w:rsid w:val="007061F5"/>
    <w:rsid w:val="00707EB2"/>
    <w:rsid w:val="007208C1"/>
    <w:rsid w:val="00726E99"/>
    <w:rsid w:val="0072792A"/>
    <w:rsid w:val="00734D50"/>
    <w:rsid w:val="00752117"/>
    <w:rsid w:val="00753864"/>
    <w:rsid w:val="007641D7"/>
    <w:rsid w:val="007827E5"/>
    <w:rsid w:val="007A7905"/>
    <w:rsid w:val="007D0446"/>
    <w:rsid w:val="007D725C"/>
    <w:rsid w:val="007E4348"/>
    <w:rsid w:val="007F57EE"/>
    <w:rsid w:val="00812EF4"/>
    <w:rsid w:val="00817E22"/>
    <w:rsid w:val="0082503D"/>
    <w:rsid w:val="00847CD1"/>
    <w:rsid w:val="00847DAC"/>
    <w:rsid w:val="00851665"/>
    <w:rsid w:val="00856310"/>
    <w:rsid w:val="00862740"/>
    <w:rsid w:val="0088227F"/>
    <w:rsid w:val="008A5E6D"/>
    <w:rsid w:val="008A7F9D"/>
    <w:rsid w:val="008B3EAA"/>
    <w:rsid w:val="008C5B45"/>
    <w:rsid w:val="008C633A"/>
    <w:rsid w:val="008C6FDB"/>
    <w:rsid w:val="008E2D3E"/>
    <w:rsid w:val="008F0EA8"/>
    <w:rsid w:val="009047BA"/>
    <w:rsid w:val="009312CB"/>
    <w:rsid w:val="00945961"/>
    <w:rsid w:val="0094633F"/>
    <w:rsid w:val="00970741"/>
    <w:rsid w:val="00976937"/>
    <w:rsid w:val="00976C69"/>
    <w:rsid w:val="00983A30"/>
    <w:rsid w:val="009A4FC1"/>
    <w:rsid w:val="009B086B"/>
    <w:rsid w:val="009B6EBF"/>
    <w:rsid w:val="009C2EA0"/>
    <w:rsid w:val="009F764A"/>
    <w:rsid w:val="00A03A97"/>
    <w:rsid w:val="00A10FF1"/>
    <w:rsid w:val="00A16910"/>
    <w:rsid w:val="00A2238A"/>
    <w:rsid w:val="00A25354"/>
    <w:rsid w:val="00A33E55"/>
    <w:rsid w:val="00A45A04"/>
    <w:rsid w:val="00A52C87"/>
    <w:rsid w:val="00A55565"/>
    <w:rsid w:val="00A65CDD"/>
    <w:rsid w:val="00A83428"/>
    <w:rsid w:val="00A866CC"/>
    <w:rsid w:val="00A93C63"/>
    <w:rsid w:val="00AC18F5"/>
    <w:rsid w:val="00AC2494"/>
    <w:rsid w:val="00AD5056"/>
    <w:rsid w:val="00AE5A32"/>
    <w:rsid w:val="00AF14EC"/>
    <w:rsid w:val="00B00AE7"/>
    <w:rsid w:val="00B0688E"/>
    <w:rsid w:val="00B131C6"/>
    <w:rsid w:val="00B14B90"/>
    <w:rsid w:val="00B231D2"/>
    <w:rsid w:val="00B273B0"/>
    <w:rsid w:val="00B308E4"/>
    <w:rsid w:val="00B407D4"/>
    <w:rsid w:val="00B478FB"/>
    <w:rsid w:val="00B53E70"/>
    <w:rsid w:val="00B575C7"/>
    <w:rsid w:val="00B66463"/>
    <w:rsid w:val="00B70497"/>
    <w:rsid w:val="00B75A87"/>
    <w:rsid w:val="00B83567"/>
    <w:rsid w:val="00B96CC6"/>
    <w:rsid w:val="00BA4634"/>
    <w:rsid w:val="00BB4695"/>
    <w:rsid w:val="00BC1895"/>
    <w:rsid w:val="00BC5E4B"/>
    <w:rsid w:val="00BC6212"/>
    <w:rsid w:val="00BC768C"/>
    <w:rsid w:val="00BD357F"/>
    <w:rsid w:val="00BE044C"/>
    <w:rsid w:val="00BE4431"/>
    <w:rsid w:val="00BE7A9F"/>
    <w:rsid w:val="00BF19C0"/>
    <w:rsid w:val="00BF1F1E"/>
    <w:rsid w:val="00C0236C"/>
    <w:rsid w:val="00C0563D"/>
    <w:rsid w:val="00C22EBF"/>
    <w:rsid w:val="00C33CB7"/>
    <w:rsid w:val="00C34F23"/>
    <w:rsid w:val="00C437F0"/>
    <w:rsid w:val="00C43A47"/>
    <w:rsid w:val="00C5069E"/>
    <w:rsid w:val="00C55D5D"/>
    <w:rsid w:val="00C74DD5"/>
    <w:rsid w:val="00C75303"/>
    <w:rsid w:val="00C76F80"/>
    <w:rsid w:val="00C80661"/>
    <w:rsid w:val="00C90E96"/>
    <w:rsid w:val="00C92EF4"/>
    <w:rsid w:val="00CA6BDD"/>
    <w:rsid w:val="00CC4062"/>
    <w:rsid w:val="00CD0AE5"/>
    <w:rsid w:val="00CE2BE7"/>
    <w:rsid w:val="00CE4B4F"/>
    <w:rsid w:val="00D02FE0"/>
    <w:rsid w:val="00D47D5F"/>
    <w:rsid w:val="00D54148"/>
    <w:rsid w:val="00D5574A"/>
    <w:rsid w:val="00D57ECF"/>
    <w:rsid w:val="00D62CBB"/>
    <w:rsid w:val="00D737FE"/>
    <w:rsid w:val="00D82426"/>
    <w:rsid w:val="00D829D6"/>
    <w:rsid w:val="00D90203"/>
    <w:rsid w:val="00D93AC9"/>
    <w:rsid w:val="00D96D2A"/>
    <w:rsid w:val="00D979A5"/>
    <w:rsid w:val="00D97E72"/>
    <w:rsid w:val="00DA6CD4"/>
    <w:rsid w:val="00DC38DA"/>
    <w:rsid w:val="00DC505F"/>
    <w:rsid w:val="00DC6C6D"/>
    <w:rsid w:val="00DD684E"/>
    <w:rsid w:val="00E007FE"/>
    <w:rsid w:val="00E05BDD"/>
    <w:rsid w:val="00E068EE"/>
    <w:rsid w:val="00E136BA"/>
    <w:rsid w:val="00E16803"/>
    <w:rsid w:val="00E34883"/>
    <w:rsid w:val="00E40C2A"/>
    <w:rsid w:val="00E51CB5"/>
    <w:rsid w:val="00E52A1C"/>
    <w:rsid w:val="00E60CE3"/>
    <w:rsid w:val="00E65103"/>
    <w:rsid w:val="00E83519"/>
    <w:rsid w:val="00EA44A4"/>
    <w:rsid w:val="00ED0AAC"/>
    <w:rsid w:val="00ED35FB"/>
    <w:rsid w:val="00EE1F56"/>
    <w:rsid w:val="00EE1F81"/>
    <w:rsid w:val="00EE5AB2"/>
    <w:rsid w:val="00EE698B"/>
    <w:rsid w:val="00F14EAE"/>
    <w:rsid w:val="00F354FD"/>
    <w:rsid w:val="00F41B9D"/>
    <w:rsid w:val="00F46A2D"/>
    <w:rsid w:val="00F57367"/>
    <w:rsid w:val="00F61B0D"/>
    <w:rsid w:val="00F63BF4"/>
    <w:rsid w:val="00F65867"/>
    <w:rsid w:val="00F665F7"/>
    <w:rsid w:val="00F66B58"/>
    <w:rsid w:val="00F721D8"/>
    <w:rsid w:val="00F768D1"/>
    <w:rsid w:val="00FA6869"/>
    <w:rsid w:val="00FD0811"/>
    <w:rsid w:val="00FD3ABB"/>
    <w:rsid w:val="00FE0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AE7EC"/>
  <w15:docId w15:val="{0D23C412-8263-49AA-B856-2F8D1EDF61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Title"/>
  </w:style>
  <w:style w:type="paragraph" w:styleId="Heading10">
    <w:name w:val="heading 1"/>
    <w:basedOn w:val="Normal"/>
    <w:next w:val="Normal"/>
    <w:pPr>
      <w:keepNext/>
      <w:keepLines/>
      <w:spacing w:before="200" w:after="200"/>
      <w:outlineLvl w:val="0"/>
    </w:pPr>
    <w:rPr>
      <w:b/>
      <w:sz w:val="24"/>
      <w:szCs w:val="24"/>
    </w:rPr>
  </w:style>
  <w:style w:type="paragraph" w:styleId="Heading20">
    <w:name w:val="heading 2"/>
    <w:basedOn w:val="Normal"/>
    <w:next w:val="Normal"/>
    <w:pPr>
      <w:keepNext/>
      <w:keepLines/>
      <w:spacing w:before="200" w:after="200"/>
      <w:outlineLvl w:val="1"/>
    </w:pPr>
    <w:rPr>
      <w:b/>
    </w:rPr>
  </w:style>
  <w:style w:type="paragraph" w:styleId="Heading3">
    <w:name w:val="heading 3"/>
    <w:basedOn w:val="Normal"/>
    <w:next w:val="Normal"/>
    <w:pPr>
      <w:keepNext/>
      <w:keepLines/>
      <w:outlineLvl w:val="2"/>
    </w:pPr>
    <w:rPr>
      <w:b/>
    </w:rPr>
  </w:style>
  <w:style w:type="paragraph" w:styleId="Heading4">
    <w:name w:val="heading 4"/>
    <w:basedOn w:val="Normal"/>
    <w:next w:val="Normal"/>
    <w:pPr>
      <w:keepNext/>
      <w:keepLines/>
      <w:spacing w:before="255" w:after="255"/>
      <w:outlineLvl w:val="3"/>
    </w:pPr>
    <w:rPr>
      <w:b/>
    </w:rPr>
  </w:style>
  <w:style w:type="paragraph" w:styleId="Heading5">
    <w:name w:val="heading 5"/>
    <w:basedOn w:val="Normal"/>
    <w:next w:val="Normal"/>
    <w:pPr>
      <w:keepNext/>
      <w:keepLines/>
      <w:spacing w:before="255" w:after="255"/>
      <w:outlineLvl w:val="4"/>
    </w:pPr>
    <w:rPr>
      <w:b/>
      <w:sz w:val="16"/>
      <w:szCs w:val="16"/>
    </w:rPr>
  </w:style>
  <w:style w:type="paragraph" w:styleId="Heading6">
    <w:name w:val="heading 6"/>
    <w:basedOn w:val="Normal"/>
    <w:next w:val="Normal"/>
    <w:pPr>
      <w:keepNext/>
      <w:keepLines/>
      <w:spacing w:before="360" w:after="360"/>
      <w:outlineLvl w:val="5"/>
    </w:pPr>
    <w:rPr>
      <w:b/>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17E22"/>
    <w:pPr>
      <w:keepNext/>
      <w:keepLines/>
      <w:spacing w:before="480" w:after="120"/>
      <w:jc w:val="center"/>
    </w:pPr>
    <w:rPr>
      <w:b/>
      <w:sz w:val="28"/>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tblPr>
      <w:tblStyleRowBandSize w:val="1"/>
      <w:tblStyleColBandSize w:val="1"/>
      <w:tblInd w:w="0" w:type="dxa"/>
      <w:tblCellMar>
        <w:top w:w="100" w:type="dxa"/>
        <w:left w:w="100" w:type="dxa"/>
        <w:bottom w:w="100" w:type="dxa"/>
        <w:right w:w="100" w:type="dxa"/>
      </w:tblCellMar>
    </w:tblPr>
  </w:style>
  <w:style w:type="table" w:customStyle="1" w:styleId="a0">
    <w:name w:val="a0"/>
    <w:basedOn w:val="TableNormal"/>
    <w:tblPr>
      <w:tblStyleRowBandSize w:val="1"/>
      <w:tblStyleColBandSize w:val="1"/>
      <w:tblInd w:w="0" w:type="dxa"/>
      <w:tblCellMar>
        <w:top w:w="100" w:type="dxa"/>
        <w:left w:w="100" w:type="dxa"/>
        <w:bottom w:w="100" w:type="dxa"/>
        <w:right w:w="100" w:type="dxa"/>
      </w:tblCellMar>
    </w:tblPr>
  </w:style>
  <w:style w:type="table" w:customStyle="1" w:styleId="a1">
    <w:name w:val="a1"/>
    <w:basedOn w:val="TableNormal"/>
    <w:tblPr>
      <w:tblStyleRowBandSize w:val="1"/>
      <w:tblStyleColBandSize w:val="1"/>
      <w:tblInd w:w="0" w:type="dxa"/>
      <w:tblCellMar>
        <w:top w:w="100" w:type="dxa"/>
        <w:left w:w="100" w:type="dxa"/>
        <w:bottom w:w="100" w:type="dxa"/>
        <w:right w:w="100" w:type="dxa"/>
      </w:tblCellMar>
    </w:tblPr>
  </w:style>
  <w:style w:type="paragraph" w:customStyle="1" w:styleId="Title1">
    <w:name w:val="Title1"/>
    <w:basedOn w:val="Normal"/>
    <w:next w:val="Normal"/>
    <w:rsid w:val="005838E2"/>
    <w:pPr>
      <w:keepNext/>
      <w:keepLines/>
      <w:pageBreakBefore/>
      <w:tabs>
        <w:tab w:val="left" w:pos="284"/>
      </w:tabs>
      <w:suppressAutoHyphens/>
      <w:spacing w:after="1680" w:line="348" w:lineRule="exact"/>
      <w:jc w:val="left"/>
    </w:pPr>
    <w:rPr>
      <w:rFonts w:ascii="Helvetica" w:hAnsi="Helvetica"/>
      <w:b/>
      <w:sz w:val="28"/>
      <w:lang w:eastAsia="de-DE"/>
    </w:rPr>
  </w:style>
  <w:style w:type="character" w:styleId="Hyperlink">
    <w:name w:val="Hyperlink"/>
    <w:basedOn w:val="DefaultParagraphFont"/>
    <w:uiPriority w:val="99"/>
    <w:unhideWhenUsed/>
    <w:rsid w:val="005838E2"/>
    <w:rPr>
      <w:color w:val="0000FF" w:themeColor="hyperlink"/>
      <w:u w:val="single"/>
    </w:rPr>
  </w:style>
  <w:style w:type="paragraph" w:styleId="Header">
    <w:name w:val="header"/>
    <w:basedOn w:val="Normal"/>
    <w:link w:val="HeaderChar"/>
    <w:uiPriority w:val="99"/>
    <w:unhideWhenUsed/>
    <w:rsid w:val="00CC4062"/>
    <w:pPr>
      <w:tabs>
        <w:tab w:val="center" w:pos="4680"/>
        <w:tab w:val="right" w:pos="9360"/>
      </w:tabs>
    </w:pPr>
  </w:style>
  <w:style w:type="character" w:customStyle="1" w:styleId="HeaderChar">
    <w:name w:val="Header Char"/>
    <w:basedOn w:val="DefaultParagraphFont"/>
    <w:link w:val="Header"/>
    <w:uiPriority w:val="99"/>
    <w:rsid w:val="00CC4062"/>
  </w:style>
  <w:style w:type="paragraph" w:styleId="Footer">
    <w:name w:val="footer"/>
    <w:basedOn w:val="Normal"/>
    <w:link w:val="FooterChar"/>
    <w:uiPriority w:val="99"/>
    <w:unhideWhenUsed/>
    <w:rsid w:val="00CC4062"/>
    <w:pPr>
      <w:tabs>
        <w:tab w:val="center" w:pos="4680"/>
        <w:tab w:val="right" w:pos="9360"/>
      </w:tabs>
    </w:pPr>
  </w:style>
  <w:style w:type="character" w:customStyle="1" w:styleId="FooterChar">
    <w:name w:val="Footer Char"/>
    <w:basedOn w:val="DefaultParagraphFont"/>
    <w:link w:val="Footer"/>
    <w:uiPriority w:val="99"/>
    <w:rsid w:val="00CC4062"/>
  </w:style>
  <w:style w:type="table" w:styleId="PlainTable2">
    <w:name w:val="Plain Table 2"/>
    <w:basedOn w:val="TableNormal"/>
    <w:uiPriority w:val="42"/>
    <w:rsid w:val="004F464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heading1">
    <w:name w:val="heading1"/>
    <w:basedOn w:val="Normal"/>
    <w:next w:val="Normal"/>
    <w:qFormat/>
    <w:rsid w:val="00851665"/>
    <w:pPr>
      <w:keepNext/>
      <w:keepLines/>
      <w:numPr>
        <w:numId w:val="2"/>
      </w:numPr>
      <w:suppressAutoHyphens/>
      <w:overflowPunct w:val="0"/>
      <w:autoSpaceDE w:val="0"/>
      <w:autoSpaceDN w:val="0"/>
      <w:adjustRightInd w:val="0"/>
      <w:spacing w:before="360" w:after="240" w:line="300" w:lineRule="atLeast"/>
      <w:jc w:val="left"/>
      <w:textAlignment w:val="baseline"/>
      <w:outlineLvl w:val="0"/>
    </w:pPr>
    <w:rPr>
      <w:b/>
      <w:sz w:val="24"/>
    </w:rPr>
  </w:style>
  <w:style w:type="paragraph" w:customStyle="1" w:styleId="heading2">
    <w:name w:val="heading2"/>
    <w:basedOn w:val="Normal"/>
    <w:next w:val="Normal"/>
    <w:qFormat/>
    <w:rsid w:val="00851665"/>
    <w:pPr>
      <w:keepNext/>
      <w:keepLines/>
      <w:numPr>
        <w:ilvl w:val="1"/>
        <w:numId w:val="2"/>
      </w:numPr>
      <w:suppressAutoHyphens/>
      <w:overflowPunct w:val="0"/>
      <w:autoSpaceDE w:val="0"/>
      <w:autoSpaceDN w:val="0"/>
      <w:adjustRightInd w:val="0"/>
      <w:spacing w:before="360" w:after="160" w:line="240" w:lineRule="atLeast"/>
      <w:jc w:val="left"/>
      <w:textAlignment w:val="baseline"/>
      <w:outlineLvl w:val="1"/>
    </w:pPr>
    <w:rPr>
      <w:b/>
    </w:rPr>
  </w:style>
  <w:style w:type="numbering" w:customStyle="1" w:styleId="headings">
    <w:name w:val="headings"/>
    <w:basedOn w:val="NoList"/>
    <w:rsid w:val="00851665"/>
    <w:pPr>
      <w:numPr>
        <w:numId w:val="2"/>
      </w:numPr>
    </w:pPr>
  </w:style>
  <w:style w:type="paragraph" w:customStyle="1" w:styleId="papertitle">
    <w:name w:val="papertitle"/>
    <w:basedOn w:val="Title"/>
    <w:rsid w:val="00851665"/>
  </w:style>
  <w:style w:type="paragraph" w:customStyle="1" w:styleId="bulletitem">
    <w:name w:val="bulletitem"/>
    <w:basedOn w:val="Normal"/>
    <w:rsid w:val="001077A2"/>
    <w:pPr>
      <w:numPr>
        <w:numId w:val="3"/>
      </w:numPr>
      <w:overflowPunct w:val="0"/>
      <w:autoSpaceDE w:val="0"/>
      <w:autoSpaceDN w:val="0"/>
      <w:adjustRightInd w:val="0"/>
      <w:spacing w:before="160" w:after="160" w:line="240" w:lineRule="atLeast"/>
      <w:contextualSpacing/>
      <w:textAlignment w:val="baseline"/>
    </w:pPr>
  </w:style>
  <w:style w:type="numbering" w:customStyle="1" w:styleId="itemization1">
    <w:name w:val="itemization1"/>
    <w:basedOn w:val="NoList"/>
    <w:rsid w:val="001077A2"/>
    <w:pPr>
      <w:numPr>
        <w:numId w:val="3"/>
      </w:numPr>
    </w:pPr>
  </w:style>
  <w:style w:type="paragraph" w:styleId="ListParagraph">
    <w:name w:val="List Paragraph"/>
    <w:basedOn w:val="Normal"/>
    <w:uiPriority w:val="34"/>
    <w:qFormat/>
    <w:rsid w:val="007A7905"/>
    <w:pPr>
      <w:ind w:left="720"/>
      <w:contextualSpacing/>
    </w:pPr>
  </w:style>
  <w:style w:type="character" w:styleId="PlaceholderText">
    <w:name w:val="Placeholder Text"/>
    <w:basedOn w:val="DefaultParagraphFont"/>
    <w:uiPriority w:val="99"/>
    <w:semiHidden/>
    <w:rsid w:val="00400FDC"/>
    <w:rPr>
      <w:color w:val="808080"/>
    </w:rPr>
  </w:style>
  <w:style w:type="table" w:styleId="TableGrid">
    <w:name w:val="Table Grid"/>
    <w:basedOn w:val="TableNormal"/>
    <w:uiPriority w:val="39"/>
    <w:rsid w:val="00BC5E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E00A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00AD"/>
    <w:rPr>
      <w:rFonts w:ascii="Segoe UI" w:hAnsi="Segoe UI" w:cs="Segoe UI"/>
      <w:sz w:val="18"/>
      <w:szCs w:val="18"/>
    </w:rPr>
  </w:style>
  <w:style w:type="paragraph" w:styleId="TOCHeading">
    <w:name w:val="TOC Heading"/>
    <w:basedOn w:val="Heading10"/>
    <w:next w:val="Normal"/>
    <w:uiPriority w:val="39"/>
    <w:unhideWhenUsed/>
    <w:qFormat/>
    <w:rsid w:val="000B6991"/>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0B6991"/>
    <w:pPr>
      <w:spacing w:after="100"/>
    </w:pPr>
  </w:style>
  <w:style w:type="paragraph" w:styleId="TOC2">
    <w:name w:val="toc 2"/>
    <w:basedOn w:val="Normal"/>
    <w:next w:val="Normal"/>
    <w:autoRedefine/>
    <w:uiPriority w:val="39"/>
    <w:unhideWhenUsed/>
    <w:rsid w:val="000B6991"/>
    <w:pPr>
      <w:spacing w:after="100"/>
      <w:ind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4497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17822-050F-424A-A830-05277DEFF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3</TotalTime>
  <Pages>11</Pages>
  <Words>9633</Words>
  <Characters>54912</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goc Bich</dc:creator>
  <cp:lastModifiedBy>hungfu001@outlook.com</cp:lastModifiedBy>
  <cp:revision>107</cp:revision>
  <cp:lastPrinted>2022-03-24T04:42:00Z</cp:lastPrinted>
  <dcterms:created xsi:type="dcterms:W3CDTF">2021-12-01T08:03:00Z</dcterms:created>
  <dcterms:modified xsi:type="dcterms:W3CDTF">2022-03-24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8e7334d-2aba-30c8-8ce1-32e31a459257</vt:lpwstr>
  </property>
  <property fmtid="{D5CDD505-2E9C-101B-9397-08002B2CF9AE}" pid="24" name="Mendeley Citation Style_1">
    <vt:lpwstr>http://www.zotero.org/styles/ieee</vt:lpwstr>
  </property>
</Properties>
</file>